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80937" w:rsidRPr="0015545E" w:rsidRDefault="00B80937" w:rsidP="00B8093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le S1. </w:t>
      </w:r>
      <w:r>
        <w:rPr>
          <w:rFonts w:ascii="Times New Roman" w:hAnsi="Times New Roman"/>
          <w:i/>
          <w:iCs/>
          <w:sz w:val="24"/>
          <w:szCs w:val="24"/>
        </w:rPr>
        <w:t>Means, standard deviations, and correlations of all studied variables</w:t>
      </w:r>
    </w:p>
    <w:p w:rsidR="00B80937" w:rsidRDefault="00B80937" w:rsidP="00B8093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</w:t>
      </w:r>
    </w:p>
    <w:tbl>
      <w:tblPr>
        <w:tblW w:w="9979" w:type="dxa"/>
        <w:tblInd w:w="100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1980"/>
        <w:gridCol w:w="657"/>
        <w:gridCol w:w="684"/>
        <w:gridCol w:w="729"/>
        <w:gridCol w:w="657"/>
        <w:gridCol w:w="567"/>
        <w:gridCol w:w="531"/>
        <w:gridCol w:w="675"/>
        <w:gridCol w:w="675"/>
        <w:gridCol w:w="657"/>
        <w:gridCol w:w="727"/>
        <w:gridCol w:w="686"/>
        <w:gridCol w:w="754"/>
      </w:tblGrid>
      <w:tr w:rsidR="00B80937" w:rsidTr="000B7555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Variable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i/>
                <w:iCs/>
                <w:sz w:val="20"/>
                <w:szCs w:val="20"/>
              </w:rPr>
              <w:t>M</w:t>
            </w:r>
          </w:p>
        </w:tc>
        <w:tc>
          <w:tcPr>
            <w:tcW w:w="6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i/>
                <w:iCs/>
                <w:sz w:val="20"/>
                <w:szCs w:val="20"/>
              </w:rPr>
              <w:t>SD</w:t>
            </w:r>
          </w:p>
        </w:tc>
        <w:tc>
          <w:tcPr>
            <w:tcW w:w="7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3</w:t>
            </w:r>
          </w:p>
        </w:tc>
        <w:tc>
          <w:tcPr>
            <w:tcW w:w="5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  <w:tc>
          <w:tcPr>
            <w:tcW w:w="6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5</w:t>
            </w:r>
          </w:p>
        </w:tc>
        <w:tc>
          <w:tcPr>
            <w:tcW w:w="6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7</w:t>
            </w:r>
          </w:p>
        </w:tc>
        <w:tc>
          <w:tcPr>
            <w:tcW w:w="7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8</w:t>
            </w:r>
          </w:p>
        </w:tc>
        <w:tc>
          <w:tcPr>
            <w:tcW w:w="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9</w:t>
            </w:r>
          </w:p>
        </w:tc>
        <w:tc>
          <w:tcPr>
            <w:tcW w:w="7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80937" w:rsidRPr="007E2345" w:rsidRDefault="00B80937" w:rsidP="000B755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7E2345">
              <w:rPr>
                <w:rFonts w:ascii="Times New Roman" w:hAnsi="Times New Roman"/>
                <w:sz w:val="20"/>
                <w:szCs w:val="20"/>
              </w:rPr>
              <w:t>10</w:t>
            </w:r>
          </w:p>
        </w:tc>
      </w:tr>
      <w:tr w:rsidR="00B80937" w:rsidRPr="00D27145" w:rsidTr="00D27145">
        <w:tc>
          <w:tcPr>
            <w:tcW w:w="1980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1. age (years)</w:t>
            </w:r>
          </w:p>
        </w:tc>
        <w:tc>
          <w:tcPr>
            <w:tcW w:w="657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68.14</w:t>
            </w:r>
          </w:p>
        </w:tc>
        <w:tc>
          <w:tcPr>
            <w:tcW w:w="684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5.34</w:t>
            </w:r>
          </w:p>
        </w:tc>
        <w:tc>
          <w:tcPr>
            <w:tcW w:w="729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57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31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57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27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86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tcBorders>
              <w:top w:val="single" w:sz="4" w:space="0" w:color="auto"/>
            </w:tcBorders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2. education (years)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5.68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4.33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38*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3. Follow-up (years)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.93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&lt;.01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08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 xml:space="preserve">4. </w:t>
            </w:r>
            <w:proofErr w:type="spellStart"/>
            <w:r w:rsidRPr="00D27145">
              <w:rPr>
                <w:rFonts w:ascii="Times New Roman" w:hAnsi="Times New Roman"/>
                <w:sz w:val="20"/>
                <w:szCs w:val="20"/>
              </w:rPr>
              <w:t>GDS</w:t>
            </w:r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baseline</w:t>
            </w:r>
            <w:proofErr w:type="spellEnd"/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.47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.78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15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03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10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5. RAVLT-</w:t>
            </w:r>
            <w:proofErr w:type="spellStart"/>
            <w:r w:rsidRPr="00D27145">
              <w:rPr>
                <w:rFonts w:ascii="Times New Roman" w:hAnsi="Times New Roman"/>
                <w:sz w:val="20"/>
                <w:szCs w:val="20"/>
              </w:rPr>
              <w:t>I</w:t>
            </w:r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baseline</w:t>
            </w:r>
            <w:proofErr w:type="spellEnd"/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41.23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1.15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22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38**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13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13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6. RAVLT-</w:t>
            </w:r>
            <w:proofErr w:type="spellStart"/>
            <w:r w:rsidRPr="00D27145">
              <w:rPr>
                <w:rFonts w:ascii="Times New Roman" w:hAnsi="Times New Roman"/>
                <w:sz w:val="20"/>
                <w:szCs w:val="20"/>
              </w:rPr>
              <w:t>D</w:t>
            </w:r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baseline</w:t>
            </w:r>
            <w:proofErr w:type="spellEnd"/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8.80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3.28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21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28**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14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12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86**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7. RAVLT-</w:t>
            </w:r>
            <w:proofErr w:type="spellStart"/>
            <w:r w:rsidRPr="00D27145">
              <w:rPr>
                <w:rFonts w:ascii="Times New Roman" w:hAnsi="Times New Roman"/>
                <w:sz w:val="20"/>
                <w:szCs w:val="20"/>
              </w:rPr>
              <w:t>R</w:t>
            </w:r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baseline</w:t>
            </w:r>
            <w:proofErr w:type="spellEnd"/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3.38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.94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04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04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05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16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44**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46*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 xml:space="preserve">8. </w:t>
            </w:r>
            <w:proofErr w:type="spellStart"/>
            <w:r w:rsidRPr="00D27145">
              <w:rPr>
                <w:rFonts w:ascii="Times New Roman" w:hAnsi="Times New Roman"/>
                <w:sz w:val="20"/>
                <w:szCs w:val="20"/>
              </w:rPr>
              <w:t>GDS</w:t>
            </w:r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follow</w:t>
            </w:r>
            <w:proofErr w:type="spellEnd"/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-up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.79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2.40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12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06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16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0.24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29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28*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9. RAVLT-</w:t>
            </w:r>
            <w:proofErr w:type="spellStart"/>
            <w:r w:rsidRPr="00D27145">
              <w:rPr>
                <w:rFonts w:ascii="Times New Roman" w:hAnsi="Times New Roman"/>
                <w:sz w:val="20"/>
                <w:szCs w:val="20"/>
              </w:rPr>
              <w:t>I</w:t>
            </w:r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follow</w:t>
            </w:r>
            <w:proofErr w:type="spellEnd"/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-up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43.69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1.97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34*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37**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03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09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74**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71*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36**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32**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10. RAVLT-</w:t>
            </w:r>
            <w:proofErr w:type="spellStart"/>
            <w:r w:rsidRPr="00D27145">
              <w:rPr>
                <w:rFonts w:ascii="Times New Roman" w:hAnsi="Times New Roman"/>
                <w:sz w:val="20"/>
                <w:szCs w:val="20"/>
              </w:rPr>
              <w:t>D</w:t>
            </w:r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follow</w:t>
            </w:r>
            <w:proofErr w:type="spellEnd"/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-up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9.22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3.48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30*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30**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01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15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65**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73*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31**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27*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82**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B80937" w:rsidRPr="00D27145" w:rsidTr="00D27145">
        <w:trPr>
          <w:trHeight w:val="69"/>
        </w:trPr>
        <w:tc>
          <w:tcPr>
            <w:tcW w:w="1980" w:type="dxa"/>
            <w:vAlign w:val="bottom"/>
          </w:tcPr>
          <w:p w:rsidR="00B80937" w:rsidRPr="00D27145" w:rsidRDefault="00B80937" w:rsidP="00D27145">
            <w:pPr>
              <w:widowControl w:val="0"/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sz w:val="20"/>
                <w:szCs w:val="20"/>
              </w:rPr>
              <w:t>11. RAVLT-</w:t>
            </w:r>
            <w:proofErr w:type="spellStart"/>
            <w:r w:rsidRPr="00D27145">
              <w:rPr>
                <w:rFonts w:ascii="Times New Roman" w:hAnsi="Times New Roman"/>
                <w:sz w:val="20"/>
                <w:szCs w:val="20"/>
              </w:rPr>
              <w:t>R</w:t>
            </w:r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follow</w:t>
            </w:r>
            <w:proofErr w:type="spellEnd"/>
            <w:r w:rsidRPr="00D27145">
              <w:rPr>
                <w:rFonts w:ascii="Times New Roman" w:hAnsi="Times New Roman"/>
                <w:sz w:val="20"/>
                <w:szCs w:val="20"/>
                <w:vertAlign w:val="subscript"/>
              </w:rPr>
              <w:t>-up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3.60</w:t>
            </w:r>
          </w:p>
        </w:tc>
        <w:tc>
          <w:tcPr>
            <w:tcW w:w="68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1.87</w:t>
            </w:r>
          </w:p>
        </w:tc>
        <w:tc>
          <w:tcPr>
            <w:tcW w:w="729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29*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28**</w:t>
            </w:r>
          </w:p>
        </w:tc>
        <w:tc>
          <w:tcPr>
            <w:tcW w:w="56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04</w:t>
            </w:r>
          </w:p>
        </w:tc>
        <w:tc>
          <w:tcPr>
            <w:tcW w:w="531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-.08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40**</w:t>
            </w:r>
          </w:p>
        </w:tc>
        <w:tc>
          <w:tcPr>
            <w:tcW w:w="675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50**</w:t>
            </w:r>
          </w:p>
        </w:tc>
        <w:tc>
          <w:tcPr>
            <w:tcW w:w="65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39**</w:t>
            </w:r>
          </w:p>
        </w:tc>
        <w:tc>
          <w:tcPr>
            <w:tcW w:w="727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ind w:right="10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02</w:t>
            </w:r>
          </w:p>
        </w:tc>
        <w:tc>
          <w:tcPr>
            <w:tcW w:w="686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53**</w:t>
            </w:r>
          </w:p>
        </w:tc>
        <w:tc>
          <w:tcPr>
            <w:tcW w:w="754" w:type="dxa"/>
            <w:vAlign w:val="bottom"/>
          </w:tcPr>
          <w:p w:rsidR="00B80937" w:rsidRPr="00D27145" w:rsidRDefault="00B80937" w:rsidP="00D27145">
            <w:pPr>
              <w:spacing w:after="0" w:line="48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D27145">
              <w:rPr>
                <w:rFonts w:ascii="Times New Roman" w:hAnsi="Times New Roman"/>
                <w:color w:val="000000"/>
                <w:sz w:val="20"/>
                <w:szCs w:val="20"/>
              </w:rPr>
              <w:t>.50**</w:t>
            </w:r>
          </w:p>
        </w:tc>
      </w:tr>
    </w:tbl>
    <w:p w:rsidR="00B80937" w:rsidRDefault="00B80937" w:rsidP="00B8093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Note.</w:t>
      </w:r>
      <w:r>
        <w:rPr>
          <w:rFonts w:ascii="Times New Roman" w:hAnsi="Times New Roman"/>
          <w:sz w:val="24"/>
          <w:szCs w:val="24"/>
        </w:rPr>
        <w:t xml:space="preserve"> M = Mean; SD = standard deviation; GDS = Geriatric Depression Scale;</w:t>
      </w:r>
      <w:r w:rsidRPr="005A0937">
        <w:t xml:space="preserve"> </w:t>
      </w:r>
      <w:r>
        <w:rPr>
          <w:rFonts w:ascii="Times New Roman" w:hAnsi="Times New Roman"/>
          <w:sz w:val="24"/>
          <w:szCs w:val="24"/>
        </w:rPr>
        <w:t>RAVLT = R</w:t>
      </w:r>
      <w:r w:rsidRPr="005A0937">
        <w:rPr>
          <w:rFonts w:ascii="Times New Roman" w:hAnsi="Times New Roman"/>
          <w:sz w:val="24"/>
          <w:szCs w:val="24"/>
        </w:rPr>
        <w:t>ey Auditory Verbal Learning Test</w:t>
      </w:r>
      <w:r>
        <w:rPr>
          <w:rFonts w:ascii="Times New Roman" w:hAnsi="Times New Roman"/>
          <w:sz w:val="24"/>
          <w:szCs w:val="24"/>
        </w:rPr>
        <w:t xml:space="preserve">; I = Immediate recall; D = Delayed recall; R = Recognition. * </w:t>
      </w:r>
      <w:r>
        <w:rPr>
          <w:rFonts w:ascii="Times New Roman" w:hAnsi="Times New Roman"/>
          <w:i/>
          <w:iCs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 &lt; .05; ** </w:t>
      </w:r>
      <w:r>
        <w:rPr>
          <w:rFonts w:ascii="Times New Roman" w:hAnsi="Times New Roman"/>
          <w:i/>
          <w:iCs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 &lt; .01.</w:t>
      </w:r>
    </w:p>
    <w:p w:rsidR="00B80937" w:rsidRDefault="00B80937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B80937" w:rsidRDefault="00B80937" w:rsidP="00B80937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able S2. </w:t>
      </w:r>
      <w:r w:rsidRPr="00590AA0">
        <w:rPr>
          <w:rFonts w:ascii="Times New Roman" w:hAnsi="Times New Roman"/>
          <w:i/>
          <w:sz w:val="24"/>
          <w:szCs w:val="24"/>
        </w:rPr>
        <w:t>Fit indices of the tested CFA models</w:t>
      </w:r>
    </w:p>
    <w:tbl>
      <w:tblPr>
        <w:tblW w:w="853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660"/>
        <w:gridCol w:w="1276"/>
        <w:gridCol w:w="849"/>
        <w:gridCol w:w="1043"/>
        <w:gridCol w:w="1134"/>
        <w:gridCol w:w="696"/>
        <w:gridCol w:w="877"/>
      </w:tblGrid>
      <w:tr w:rsidR="00B80937" w:rsidRPr="00602240" w:rsidTr="000B7555">
        <w:tc>
          <w:tcPr>
            <w:tcW w:w="26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602240">
              <w:rPr>
                <w:rFonts w:ascii="Times New Roman" w:hAnsi="Times New Roman"/>
                <w:sz w:val="24"/>
                <w:szCs w:val="24"/>
              </w:rPr>
              <w:t>Mode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bookmarkStart w:id="0" w:name="_Hlk486537684"/>
            <w:r w:rsidRPr="00602240">
              <w:rPr>
                <w:rStyle w:val="texhtml"/>
                <w:rFonts w:ascii="Times New Roman" w:hAnsi="Times New Roman"/>
                <w:bCs/>
                <w:i/>
                <w:iCs/>
                <w:color w:val="222222"/>
                <w:sz w:val="24"/>
                <w:szCs w:val="24"/>
                <w:shd w:val="clear" w:color="auto" w:fill="FFFFFF"/>
              </w:rPr>
              <w:t>χ</w:t>
            </w:r>
            <w:r w:rsidRPr="00602240">
              <w:rPr>
                <w:rStyle w:val="texhtml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  <w:vertAlign w:val="superscript"/>
              </w:rPr>
              <w:t>2</w:t>
            </w:r>
            <w:r w:rsidRPr="00602240"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 (</w:t>
            </w:r>
            <w:proofErr w:type="spellStart"/>
            <w:r w:rsidRPr="00602240">
              <w:rPr>
                <w:rStyle w:val="apple-converted-space"/>
                <w:rFonts w:ascii="Times New Roman" w:hAnsi="Times New Roman"/>
                <w:bCs/>
                <w:i/>
                <w:color w:val="222222"/>
                <w:sz w:val="24"/>
                <w:szCs w:val="24"/>
                <w:shd w:val="clear" w:color="auto" w:fill="FFFFFF"/>
              </w:rPr>
              <w:t>df</w:t>
            </w:r>
            <w:proofErr w:type="spellEnd"/>
            <w:r w:rsidRPr="00602240"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)</w:t>
            </w:r>
            <w:bookmarkEnd w:id="0"/>
          </w:p>
        </w:tc>
        <w:tc>
          <w:tcPr>
            <w:tcW w:w="8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602240"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CFI</w:t>
            </w: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602240"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RMSE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602240"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SRMR</w:t>
            </w:r>
          </w:p>
        </w:tc>
        <w:tc>
          <w:tcPr>
            <w:tcW w:w="6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602240">
              <w:rPr>
                <w:rFonts w:ascii="Times New Roman" w:hAnsi="Times New Roman"/>
                <w:sz w:val="24"/>
                <w:szCs w:val="24"/>
              </w:rPr>
              <w:t>AIC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602240">
              <w:rPr>
                <w:rFonts w:ascii="Times New Roman" w:hAnsi="Times New Roman"/>
                <w:sz w:val="24"/>
                <w:szCs w:val="24"/>
              </w:rPr>
              <w:t>BIC</w:t>
            </w:r>
          </w:p>
        </w:tc>
      </w:tr>
      <w:tr w:rsidR="00B80937" w:rsidRPr="00602240" w:rsidTr="000B7555">
        <w:tc>
          <w:tcPr>
            <w:tcW w:w="2660" w:type="dxa"/>
            <w:tcBorders>
              <w:top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602240">
              <w:rPr>
                <w:rFonts w:ascii="Times New Roman" w:hAnsi="Times New Roman"/>
                <w:sz w:val="24"/>
                <w:szCs w:val="24"/>
              </w:rPr>
              <w:t>Unconstrained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6.23</w:t>
            </w:r>
            <w:r w:rsidRPr="00602240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/>
                <w:sz w:val="24"/>
                <w:szCs w:val="24"/>
              </w:rPr>
              <w:t>31</w:t>
            </w:r>
            <w:r w:rsidRPr="00602240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.957</w:t>
            </w:r>
          </w:p>
        </w:tc>
        <w:tc>
          <w:tcPr>
            <w:tcW w:w="1043" w:type="dxa"/>
            <w:tcBorders>
              <w:top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.07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.076</w:t>
            </w:r>
          </w:p>
        </w:tc>
        <w:tc>
          <w:tcPr>
            <w:tcW w:w="696" w:type="dxa"/>
            <w:tcBorders>
              <w:top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765</w:t>
            </w:r>
          </w:p>
        </w:tc>
        <w:tc>
          <w:tcPr>
            <w:tcW w:w="877" w:type="dxa"/>
            <w:tcBorders>
              <w:top w:val="single" w:sz="4" w:space="0" w:color="auto"/>
            </w:tcBorders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907</w:t>
            </w:r>
          </w:p>
        </w:tc>
      </w:tr>
      <w:tr w:rsidR="00B80937" w:rsidRPr="00602240" w:rsidTr="000B7555">
        <w:tc>
          <w:tcPr>
            <w:tcW w:w="2660" w:type="dxa"/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602240">
              <w:rPr>
                <w:rFonts w:ascii="Times New Roman" w:hAnsi="Times New Roman"/>
                <w:sz w:val="24"/>
                <w:szCs w:val="24"/>
              </w:rPr>
              <w:t xml:space="preserve">Longitudinally invariant </w:t>
            </w:r>
          </w:p>
        </w:tc>
        <w:tc>
          <w:tcPr>
            <w:tcW w:w="1276" w:type="dxa"/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60.73 (33</w:t>
            </w:r>
            <w:r w:rsidRPr="00602240"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849" w:type="dxa"/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.953</w:t>
            </w:r>
          </w:p>
        </w:tc>
        <w:tc>
          <w:tcPr>
            <w:tcW w:w="1043" w:type="dxa"/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Style w:val="apple-converted-space"/>
                <w:rFonts w:ascii="Times New Roman" w:hAnsi="Times New Roman"/>
                <w:bCs/>
                <w:color w:val="222222"/>
                <w:sz w:val="24"/>
                <w:szCs w:val="24"/>
                <w:shd w:val="clear" w:color="auto" w:fill="FFFFFF"/>
              </w:rPr>
              <w:t>.072</w:t>
            </w:r>
          </w:p>
        </w:tc>
        <w:tc>
          <w:tcPr>
            <w:tcW w:w="1134" w:type="dxa"/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.076</w:t>
            </w:r>
          </w:p>
        </w:tc>
        <w:tc>
          <w:tcPr>
            <w:tcW w:w="696" w:type="dxa"/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767</w:t>
            </w:r>
          </w:p>
        </w:tc>
        <w:tc>
          <w:tcPr>
            <w:tcW w:w="877" w:type="dxa"/>
            <w:shd w:val="clear" w:color="auto" w:fill="auto"/>
          </w:tcPr>
          <w:p w:rsidR="00B80937" w:rsidRPr="00602240" w:rsidRDefault="00B80937" w:rsidP="000B7555">
            <w:pPr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902</w:t>
            </w:r>
          </w:p>
        </w:tc>
      </w:tr>
    </w:tbl>
    <w:p w:rsidR="00B80937" w:rsidRDefault="00B80937" w:rsidP="00B80937">
      <w:pPr>
        <w:spacing w:line="480" w:lineRule="auto"/>
        <w:rPr>
          <w:rFonts w:ascii="Times New Roman" w:hAnsi="Times New Roman"/>
          <w:sz w:val="24"/>
          <w:szCs w:val="24"/>
        </w:rPr>
      </w:pPr>
      <w:r w:rsidRPr="00590AA0">
        <w:rPr>
          <w:rFonts w:ascii="Times New Roman" w:hAnsi="Times New Roman"/>
          <w:i/>
          <w:sz w:val="24"/>
          <w:szCs w:val="24"/>
        </w:rPr>
        <w:t>Note</w:t>
      </w:r>
      <w:r>
        <w:rPr>
          <w:rFonts w:ascii="Times New Roman" w:hAnsi="Times New Roman"/>
          <w:i/>
          <w:sz w:val="24"/>
          <w:szCs w:val="24"/>
        </w:rPr>
        <w:t xml:space="preserve">. </w:t>
      </w:r>
      <w:proofErr w:type="spellStart"/>
      <w:proofErr w:type="gramStart"/>
      <w:r w:rsidRPr="00CA483E">
        <w:rPr>
          <w:rFonts w:ascii="Times New Roman" w:hAnsi="Times New Roman"/>
          <w:sz w:val="24"/>
          <w:szCs w:val="24"/>
        </w:rPr>
        <w:t>df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= degrees of freedom; </w:t>
      </w:r>
      <w:r w:rsidRPr="00CA483E">
        <w:rPr>
          <w:rFonts w:ascii="Times New Roman" w:hAnsi="Times New Roman"/>
          <w:sz w:val="24"/>
          <w:szCs w:val="24"/>
        </w:rPr>
        <w:t>CFI</w:t>
      </w:r>
      <w:r>
        <w:rPr>
          <w:rFonts w:ascii="Times New Roman" w:hAnsi="Times New Roman"/>
          <w:sz w:val="24"/>
          <w:szCs w:val="24"/>
        </w:rPr>
        <w:t xml:space="preserve"> = </w:t>
      </w:r>
      <w:r w:rsidRPr="00BB003B">
        <w:rPr>
          <w:rFonts w:ascii="Times New Roman" w:hAnsi="Times New Roman"/>
          <w:sz w:val="24"/>
          <w:szCs w:val="24"/>
        </w:rPr>
        <w:t>Comparative Fit Index</w:t>
      </w:r>
      <w:r>
        <w:rPr>
          <w:rFonts w:ascii="Times New Roman" w:hAnsi="Times New Roman"/>
          <w:sz w:val="24"/>
          <w:szCs w:val="24"/>
        </w:rPr>
        <w:t xml:space="preserve">; RMSEA= </w:t>
      </w:r>
      <w:r w:rsidRPr="00BB003B">
        <w:rPr>
          <w:rFonts w:ascii="Times New Roman" w:hAnsi="Times New Roman"/>
          <w:sz w:val="24"/>
          <w:szCs w:val="24"/>
        </w:rPr>
        <w:t>Root Mean Square Error of Approximation</w:t>
      </w:r>
      <w:r>
        <w:rPr>
          <w:rFonts w:ascii="Times New Roman" w:hAnsi="Times New Roman"/>
          <w:sz w:val="24"/>
          <w:szCs w:val="24"/>
        </w:rPr>
        <w:t xml:space="preserve">; </w:t>
      </w:r>
      <w:r w:rsidRPr="00BB003B">
        <w:rPr>
          <w:rFonts w:ascii="Times New Roman" w:hAnsi="Times New Roman"/>
          <w:sz w:val="24"/>
          <w:szCs w:val="24"/>
        </w:rPr>
        <w:t>standardized root mean square residual</w:t>
      </w:r>
      <w:r>
        <w:rPr>
          <w:rFonts w:ascii="Times New Roman" w:hAnsi="Times New Roman"/>
          <w:sz w:val="24"/>
          <w:szCs w:val="24"/>
        </w:rPr>
        <w:t xml:space="preserve">; AIC = </w:t>
      </w:r>
      <w:r w:rsidRPr="00590AA0">
        <w:rPr>
          <w:rFonts w:ascii="Times New Roman" w:hAnsi="Times New Roman"/>
          <w:sz w:val="24"/>
          <w:szCs w:val="24"/>
        </w:rPr>
        <w:t>Akaike</w:t>
      </w:r>
      <w:r>
        <w:rPr>
          <w:rFonts w:ascii="Times New Roman" w:hAnsi="Times New Roman"/>
          <w:sz w:val="24"/>
          <w:szCs w:val="24"/>
        </w:rPr>
        <w:t xml:space="preserve"> Information Criterion; BIC= Bayesian Information Criterion</w:t>
      </w:r>
    </w:p>
    <w:p w:rsidR="00B80937" w:rsidRDefault="00B80937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B80937" w:rsidRDefault="00B80937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5CD9AAA6" wp14:editId="2574916D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5346700" cy="3531011"/>
                <wp:effectExtent l="0" t="0" r="25400" b="0"/>
                <wp:wrapNone/>
                <wp:docPr id="91" name="Group 9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46700" cy="3531011"/>
                          <a:chOff x="0" y="0"/>
                          <a:chExt cx="5346700" cy="3531011"/>
                        </a:xfrm>
                      </wpg:grpSpPr>
                      <wpg:grpSp>
                        <wpg:cNvPr id="84" name="Group 84"/>
                        <wpg:cNvGrpSpPr/>
                        <wpg:grpSpPr>
                          <a:xfrm>
                            <a:off x="0" y="0"/>
                            <a:ext cx="5346700" cy="3531011"/>
                            <a:chOff x="-805910" y="-909981"/>
                            <a:chExt cx="5346914" cy="3531210"/>
                          </a:xfrm>
                        </wpg:grpSpPr>
                        <wpg:grpSp>
                          <wpg:cNvPr id="9" name="Group 9"/>
                          <wpg:cNvGrpSpPr/>
                          <wpg:grpSpPr>
                            <a:xfrm>
                              <a:off x="-805910" y="-909981"/>
                              <a:ext cx="5346914" cy="3531210"/>
                              <a:chOff x="1008103" y="-1120782"/>
                              <a:chExt cx="5347509" cy="3532270"/>
                            </a:xfrm>
                          </wpg:grpSpPr>
                          <wps:wsp>
                            <wps:cNvPr id="163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474721" y="-484987"/>
                                <a:ext cx="478505" cy="30245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F4A" w:rsidRPr="004C534C" w:rsidRDefault="002269D7" w:rsidP="003C2F4A">
                                  <w:pP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  <w:t>.22*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g:grpSp>
                            <wpg:cNvPr id="6" name="Group 6"/>
                            <wpg:cNvGrpSpPr/>
                            <wpg:grpSpPr>
                              <a:xfrm>
                                <a:off x="1008103" y="-946628"/>
                                <a:ext cx="5347509" cy="3358116"/>
                                <a:chOff x="-355791" y="-893444"/>
                                <a:chExt cx="5348116" cy="3358667"/>
                              </a:xfrm>
                            </wpg:grpSpPr>
                            <wpg:grpSp>
                              <wpg:cNvPr id="10" name="Group 10"/>
                              <wpg:cNvGrpSpPr/>
                              <wpg:grpSpPr>
                                <a:xfrm>
                                  <a:off x="-355791" y="-893444"/>
                                  <a:ext cx="5348116" cy="3358667"/>
                                  <a:chOff x="733736" y="-388884"/>
                                  <a:chExt cx="5347139" cy="3361567"/>
                                </a:xfrm>
                              </wpg:grpSpPr>
                              <wps:wsp>
                                <wps:cNvPr id="12" name="Text Box 1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1539700" y="644530"/>
                                    <a:ext cx="1440014" cy="34134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F76A92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lang w:val="en-SG"/>
                                        </w:rPr>
                                      </w:pPr>
                                      <w:proofErr w:type="spellStart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lang w:val="en-SG"/>
                                        </w:rPr>
                                        <w:t>Memory</w:t>
                                      </w:r>
                                      <w:r w:rsidRPr="00F76A92"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  <w:lang w:val="en-SG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3" name="Text Box 13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1539681" y="2259937"/>
                                    <a:ext cx="1353536" cy="396433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F76A92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</w:rPr>
                                      </w:pPr>
                                      <w:proofErr w:type="spellStart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</w:rPr>
                                        <w:t>GDS</w:t>
                                      </w:r>
                                      <w:r w:rsidRPr="00F76A92"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  <w:p w:rsidR="003C2F4A" w:rsidRPr="00F76A92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4" name="Text Box 14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885442" y="2259753"/>
                                    <a:ext cx="1607577" cy="411873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683B61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36"/>
                                          <w:vertAlign w:val="subscript"/>
                                        </w:rPr>
                                      </w:pPr>
                                      <w:proofErr w:type="spellStart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</w:rPr>
                                        <w:t>GDS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</w:rPr>
                                        <w:t>-up</w:t>
                                      </w:r>
                                    </w:p>
                                    <w:p w:rsidR="003C2F4A" w:rsidRPr="00445CBC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24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5" name="Text Box 15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807952" y="630363"/>
                                    <a:ext cx="1579018" cy="37839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F76A92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lang w:val="en-SG"/>
                                        </w:rPr>
                                      </w:pPr>
                                      <w:proofErr w:type="spellStart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lang w:val="en-SG"/>
                                        </w:rPr>
                                        <w:t>Memory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  <w:lang w:val="en-SG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  <w:lang w:val="en-SG"/>
                                        </w:rPr>
                                        <w:t>-up</w:t>
                                      </w:r>
                                    </w:p>
                                    <w:p w:rsidR="003C2F4A" w:rsidRPr="00445CBC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24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7" name="Straight Arrow Connector 17"/>
                                <wps:cNvCnPr/>
                                <wps:spPr>
                                  <a:xfrm>
                                    <a:off x="2980228" y="776378"/>
                                    <a:ext cx="828292" cy="0"/>
                                  </a:xfrm>
                                  <a:prstGeom prst="straightConnector1">
                                    <a:avLst/>
                                  </a:prstGeom>
                                  <a:ln w="28575">
                                    <a:tailEnd type="arrow"/>
                                  </a:ln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8" name="Straight Arrow Connector 18"/>
                                <wps:cNvCnPr/>
                                <wps:spPr>
                                  <a:xfrm>
                                    <a:off x="2893964" y="2536166"/>
                                    <a:ext cx="992037" cy="0"/>
                                  </a:xfrm>
                                  <a:prstGeom prst="straightConnector1">
                                    <a:avLst/>
                                  </a:prstGeom>
                                  <a:ln w="28575">
                                    <a:tailEnd type="arrow"/>
                                  </a:ln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9" name="Straight Arrow Connector 19"/>
                                <wps:cNvCnPr/>
                                <wps:spPr>
                                  <a:xfrm>
                                    <a:off x="2980228" y="785004"/>
                                    <a:ext cx="905773" cy="1751162"/>
                                  </a:xfrm>
                                  <a:prstGeom prst="straightConnector1">
                                    <a:avLst/>
                                  </a:prstGeom>
                                  <a:ln w="28575">
                                    <a:tailEnd type="arrow"/>
                                  </a:ln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0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957574" y="558457"/>
                                    <a:ext cx="900950" cy="28981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44078B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.75***</w:t>
                                      </w:r>
                                      <w:r w:rsidR="00487C89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 xml:space="preserve"> (.06)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63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089202" y="2322805"/>
                                    <a:ext cx="719463" cy="294761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44078B" w:rsidRDefault="00130414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-.01 (.10</w:t>
                                      </w:r>
                                      <w:r w:rsidR="00487C89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)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64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551461" y="1751406"/>
                                    <a:ext cx="745576" cy="255559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44078B" w:rsidRDefault="002269D7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-.06</w:t>
                                      </w:r>
                                      <w:r w:rsidR="00487C89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 xml:space="preserve"> (.06)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06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5354666" y="1557732"/>
                                    <a:ext cx="500333" cy="33893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44078B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-.0</w:t>
                                      </w:r>
                                      <w:r w:rsidR="00130414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4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07" name="Text Box 107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733763" y="-388883"/>
                                    <a:ext cx="1177809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9B11D9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18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I</w:t>
                                      </w: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08" name="Text Box 108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733768" y="-70860"/>
                                    <a:ext cx="1177718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9B11D9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  <w:t>D</w:t>
                                      </w: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vertAlign w:val="subscript"/>
                                          <w:lang w:val="en-SG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09" name="Text Box 109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733736" y="247311"/>
                                    <a:ext cx="1177920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9B11D9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28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</w:t>
                                      </w: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10" name="Text Box 110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4902981" y="-388884"/>
                                    <a:ext cx="1177809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9B11D9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18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I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-up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11" name="Text Box 111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4902986" y="-70861"/>
                                    <a:ext cx="1177718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9B11D9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  <w:t>D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-up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12" name="Text Box 11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4902954" y="247310"/>
                                    <a:ext cx="1177921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9B11D9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28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-up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24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183579" y="2677922"/>
                                    <a:ext cx="647231" cy="294761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44078B" w:rsidRDefault="00130414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.20</w:t>
                                      </w:r>
                                      <w:r w:rsidR="002269D7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***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25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490635" y="1156122"/>
                                    <a:ext cx="972670" cy="294761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3C2F4A" w:rsidRPr="0044078B" w:rsidRDefault="003C2F4A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-.3</w:t>
                                      </w:r>
                                      <w:r w:rsidR="002269D7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8*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*</w:t>
                                      </w:r>
                                      <w:r w:rsidR="00487C89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 xml:space="preserve"> (.09)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</wpg:grpSp>
                            <wps:wsp>
                              <wps:cNvPr id="266" name="Straight Arrow Connector 266"/>
                              <wps:cNvCnPr/>
                              <wps:spPr>
                                <a:xfrm flipV="1">
                                  <a:off x="1805940" y="259080"/>
                                  <a:ext cx="913765" cy="1767205"/>
                                </a:xfrm>
                                <a:prstGeom prst="straightConnector1">
                                  <a:avLst/>
                                </a:prstGeom>
                                <a:ln w="28575">
                                  <a:tailEnd type="arrow"/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grpSp>
                          <wps:wsp>
                            <wps:cNvPr id="122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474721" y="-787351"/>
                                <a:ext cx="478505" cy="30245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F4A" w:rsidRPr="004C534C" w:rsidRDefault="00130414" w:rsidP="003C2F4A">
                                  <w:pP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  <w:t>.28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s:wsp>
                            <wps:cNvPr id="123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474721" y="-1120782"/>
                                <a:ext cx="478505" cy="30245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F4A" w:rsidRPr="004C534C" w:rsidRDefault="00130414" w:rsidP="003C2F4A">
                                  <w:pP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  <w:t>.54</w:t>
                                  </w:r>
                                  <w:r w:rsidR="002269D7"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  <w:t>*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  <wps:wsp>
                          <wps:cNvPr id="308" name="Arc 308"/>
                          <wps:cNvSpPr/>
                          <wps:spPr>
                            <a:xfrm rot="16200000">
                              <a:off x="1645032" y="-2136334"/>
                              <a:ext cx="444989" cy="2991032"/>
                            </a:xfrm>
                            <a:prstGeom prst="arc">
                              <a:avLst>
                                <a:gd name="adj1" fmla="val 16164728"/>
                                <a:gd name="adj2" fmla="val 547041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310" name="Arc 310"/>
                          <wps:cNvSpPr/>
                          <wps:spPr>
                            <a:xfrm>
                              <a:off x="3533614" y="497184"/>
                              <a:ext cx="654685" cy="1718731"/>
                            </a:xfrm>
                            <a:prstGeom prst="arc">
                              <a:avLst>
                                <a:gd name="adj1" fmla="val 16164728"/>
                                <a:gd name="adj2" fmla="val 4923273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9" name="Arc 119"/>
                          <wps:cNvSpPr/>
                          <wps:spPr>
                            <a:xfrm rot="16200000">
                              <a:off x="1645355" y="-1818600"/>
                              <a:ext cx="444989" cy="2991032"/>
                            </a:xfrm>
                            <a:prstGeom prst="arc">
                              <a:avLst>
                                <a:gd name="adj1" fmla="val 16164728"/>
                                <a:gd name="adj2" fmla="val 547041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0" name="Arc 120"/>
                          <wps:cNvSpPr/>
                          <wps:spPr>
                            <a:xfrm rot="16200000">
                              <a:off x="1645355" y="-1507608"/>
                              <a:ext cx="444989" cy="2991032"/>
                            </a:xfrm>
                            <a:prstGeom prst="arc">
                              <a:avLst>
                                <a:gd name="adj1" fmla="val 16164728"/>
                                <a:gd name="adj2" fmla="val 547041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1" name="Arc 121"/>
                          <wps:cNvSpPr/>
                          <wps:spPr>
                            <a:xfrm rot="5400000">
                              <a:off x="1707352" y="828534"/>
                              <a:ext cx="444989" cy="2991032"/>
                            </a:xfrm>
                            <a:prstGeom prst="arc">
                              <a:avLst>
                                <a:gd name="adj1" fmla="val 16164728"/>
                                <a:gd name="adj2" fmla="val 547041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85" name="Straight Arrow Connector 85"/>
                        <wps:cNvCnPr/>
                        <wps:spPr>
                          <a:xfrm>
                            <a:off x="1177871" y="325464"/>
                            <a:ext cx="782713" cy="870604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6" name="Straight Arrow Connector 86"/>
                        <wps:cNvCnPr/>
                        <wps:spPr>
                          <a:xfrm>
                            <a:off x="1177871" y="635430"/>
                            <a:ext cx="782320" cy="574785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7" name="Straight Arrow Connector 87"/>
                        <wps:cNvCnPr/>
                        <wps:spPr>
                          <a:xfrm>
                            <a:off x="1177871" y="937647"/>
                            <a:ext cx="782320" cy="272568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8" name="Straight Arrow Connector 88"/>
                        <wps:cNvCnPr/>
                        <wps:spPr>
                          <a:xfrm flipH="1">
                            <a:off x="3324387" y="302217"/>
                            <a:ext cx="844657" cy="870585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9" name="Straight Arrow Connector 89"/>
                        <wps:cNvCnPr/>
                        <wps:spPr>
                          <a:xfrm flipH="1">
                            <a:off x="3324387" y="635430"/>
                            <a:ext cx="844550" cy="537371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0" name="Straight Arrow Connector 90"/>
                        <wps:cNvCnPr/>
                        <wps:spPr>
                          <a:xfrm flipH="1">
                            <a:off x="3324387" y="922149"/>
                            <a:ext cx="844550" cy="250491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91" o:spid="_x0000_s1026" style="position:absolute;margin-left:0;margin-top:0;width:421pt;height:278.05pt;z-index:251659264" coordsize="53467,3531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">
                <v:group id="Group 84" o:spid="_x0000_s1027" style="position:absolute;width:53467;height:35310" coordorigin="-8059,-9099" coordsize="53469,3531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egxRnsQAAADbAAAA&#10;DwAAAAAAAAAAAAAAAACqAgAAZHJzL2Rvd25yZXYueG1sUEsFBgAAAAAEAAQA+gAAAJsDAAAAAA==&#10;">
                  <v:group id="Group 9" o:spid="_x0000_s1028" style="position:absolute;left:-8059;top:-9099;width:53469;height:35311" coordorigin="10081,-11207" coordsize="53475,3532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LyUiS3FAAAA2gAA&#10;AA8AAAAAAAAAAAAAAAAAqgIAAGRycy9kb3ducmV2LnhtbFBLBQYAAAAABAAEAPoAAACcAwAAAAA=&#10;"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9" type="#_x0000_t202" style="position:absolute;left:34747;top:-4849;width:4785;height:302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V1kN8EA&#10;AADcAAAADwAAAGRycy9kb3ducmV2LnhtbERPS2vCQBC+C/0PyxR60936oo2uUpRCT4qxCr0N2TEJ&#10;ZmdDdmviv3cFwdt8fM+ZLztbiQs1vnSs4X2gQBBnzpSca/jdf/c/QPiAbLByTBqu5GG5eOnNMTGu&#10;5R1d0pCLGMI+QQ1FCHUipc8KsugHriaO3Mk1FkOETS5Ng20Mt5UcKjWVFkuODQXWtCooO6f/VsNh&#10;c/o7jtU2X9tJ3bpOSbafUuu31+5rBiJQF57ih/vHxPnTEdyfiRfIxQ0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FdZDfBAAAA3AAAAA8AAAAAAAAAAAAAAAAAmAIAAGRycy9kb3du&#10;cmV2LnhtbFBLBQYAAAAABAAEAPUAAACGAwAAAAA=&#10;" filled="f" stroked="f">
                      <v:textbox>
                        <w:txbxContent>
                          <w:p w:rsidR="003C2F4A" w:rsidRPr="004C534C" w:rsidRDefault="002269D7" w:rsidP="003C2F4A">
                            <w:pP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  <w:t>.22*</w:t>
                            </w:r>
                          </w:p>
                        </w:txbxContent>
                      </v:textbox>
                    </v:shape>
                    <v:group id="Group 6" o:spid="_x0000_s1030" style="position:absolute;left:10081;top:-9466;width:53475;height:33580" coordorigin="-3557,-8934" coordsize="53481,3358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M0LHV/CAAAA2gAAAA8A&#10;AAAAAAAAAAAAAAAAqgIAAGRycy9kb3ducmV2LnhtbFBLBQYAAAAABAAEAPoAAACZAwAAAAA=&#10;">
                      <v:group id="Group 10" o:spid="_x0000_s1031" style="position:absolute;left:-3557;top:-8934;width:53480;height:33586" coordorigin="7337,-3888" coordsize="53471,3361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O09whrFAAAA2wAA&#10;AA8AAAAAAAAAAAAAAAAAqgIAAGRycy9kb3ducmV2LnhtbFBLBQYAAAAABAAEAPoAAACcAwAAAAA=&#10;">
                        <v:shape id="Text Box 12" o:spid="_x0000_s1032" type="#_x0000_t202" style="position:absolute;left:15397;top:6445;width:14400;height:341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em3OsIA&#10;AADbAAAADwAAAGRycy9kb3ducmV2LnhtbERPTWsCMRC9F/wPYYReimbVYnU1SikoelMr7XXYjLuL&#10;m8k2iev6741Q8DaP9znzZWsq0ZDzpWUFg34CgjizuuRcwfF71ZuA8AFZY2WZFNzIw3LReZljqu2V&#10;99QcQi5iCPsUFRQh1KmUPivIoO/bmjhyJ+sMhghdLrXDaww3lRwmyVgaLDk2FFjTV0HZ+XAxCibv&#10;m+bXb0e7n2x8qqbh7aNZ/zmlXrvt5wxEoDY8xf/ujY7zh/D4JR4gF3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56bc6wgAAANsAAAAPAAAAAAAAAAAAAAAAAJgCAABkcnMvZG93&#10;bnJldi54bWxQSwUGAAAAAAQABAD1AAAAhwMAAAAA&#10;">
                          <v:textbox>
                            <w:txbxContent>
                              <w:p w:rsidR="003C2F4A" w:rsidRPr="00F76A92" w:rsidRDefault="003C2F4A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lang w:val="en-SG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lang w:val="en-SG"/>
                                  </w:rPr>
                                  <w:t>Memory</w:t>
                                </w:r>
                                <w:r w:rsidRPr="00F76A92"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  <w:lang w:val="en-SG"/>
                                  </w:rPr>
                                  <w:t>baseline</w:t>
                                </w:r>
                                <w:proofErr w:type="spellEnd"/>
                              </w:p>
                            </w:txbxContent>
                          </v:textbox>
                        </v:shape>
                        <v:shape id="Text Box 13" o:spid="_x0000_s1033" type="#_x0000_t202" style="position:absolute;left:15396;top:22599;width:13536;height:396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qUSocIA&#10;AADbAAAADwAAAGRycy9kb3ducmV2LnhtbERPS2sCMRC+F/ofwhR6KW62Kmq3RhGhxd6sil6HzeyD&#10;biZrkq7rvzcFobf5+J4zX/amER05X1tW8JqkIIhzq2suFRz2H4MZCB+QNTaWScGVPCwXjw9zzLS9&#10;8Dd1u1CKGMI+QwVVCG0mpc8rMugT2xJHrrDOYIjQlVI7vMRw08hhmk6kwZpjQ4UtrSvKf3a/RsFs&#10;vOlO/mu0PeaTonkLL9Pu8+yUen7qV+8gAvXhX3x3b3ScP4K/X+IBcnE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WpRKhwgAAANsAAAAPAAAAAAAAAAAAAAAAAJgCAABkcnMvZG93&#10;bnJldi54bWxQSwUGAAAAAAQABAD1AAAAhwMAAAAA&#10;">
                          <v:textbox>
                            <w:txbxContent>
                              <w:p w:rsidR="003C2F4A" w:rsidRPr="00F76A92" w:rsidRDefault="003C2F4A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32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</w:rPr>
                                  <w:t>GDS</w:t>
                                </w:r>
                                <w:r w:rsidRPr="00F76A92"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</w:rPr>
                                  <w:t>baseline</w:t>
                                </w:r>
                                <w:proofErr w:type="spellEnd"/>
                              </w:p>
                              <w:p w:rsidR="003C2F4A" w:rsidRPr="00F76A92" w:rsidRDefault="003C2F4A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</w:rPr>
                                </w:pPr>
                              </w:p>
                            </w:txbxContent>
                          </v:textbox>
                        </v:shape>
                        <v:shape id="Text Box 14" o:spid="_x0000_s1034" type="#_x0000_t202" style="position:absolute;left:38854;top:22597;width:16076;height:411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UyK1cIA&#10;AADbAAAADwAAAGRycy9kb3ducmV2LnhtbERPTWsCMRC9F/wPYQQvRbNWsboapRQUe1Mr7XXYjLuL&#10;m8k2iev6741Q8DaP9zmLVWsq0ZDzpWUFw0ECgjizuuRcwfF73Z+C8AFZY2WZFNzIw2rZeVlgqu2V&#10;99QcQi5iCPsUFRQh1KmUPivIoB/YmjhyJ+sMhghdLrXDaww3lXxLkok0WHJsKLCmz4Ky8+FiFEzH&#10;2+bXf412P9nkVM3C63uz+XNK9brtxxxEoDY8xf/urY7zx/D4JR4gl3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ZTIrVwgAAANsAAAAPAAAAAAAAAAAAAAAAAJgCAABkcnMvZG93&#10;bnJldi54bWxQSwUGAAAAAAQABAD1AAAAhwMAAAAA&#10;">
                          <v:textbox>
                            <w:txbxContent>
                              <w:p w:rsidR="003C2F4A" w:rsidRPr="00683B61" w:rsidRDefault="003C2F4A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36"/>
                                    <w:vertAlign w:val="subscript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</w:rPr>
                                  <w:t>GDS</w:t>
                                </w:r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</w:rPr>
                                  <w:t>-up</w:t>
                                </w:r>
                              </w:p>
                              <w:p w:rsidR="003C2F4A" w:rsidRPr="00445CBC" w:rsidRDefault="003C2F4A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24"/>
                                  </w:rPr>
                                </w:pPr>
                              </w:p>
                            </w:txbxContent>
                          </v:textbox>
                        </v:shape>
                        <v:shape id="Text Box 15" o:spid="_x0000_s1035" type="#_x0000_t202" style="position:absolute;left:38079;top:6303;width:15790;height:378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gAvTsIA&#10;AADbAAAADwAAAGRycy9kb3ducmV2LnhtbERPS2sCMRC+C/0PYQpeimarrdqtUURQ9FYf2OuwGXeX&#10;bibbJK7rvzeFgrf5+J4znbemEg05X1pW8NpPQBBnVpecKzgeVr0JCB+QNVaWScGNPMxnT50pptpe&#10;eUfNPuQihrBPUUERQp1K6bOCDPq+rYkjd7bOYIjQ5VI7vMZwU8lBkoykwZJjQ4E1LQvKfvYXo2Dy&#10;tmm+/Xb4dcpG5+ojvIyb9a9TqvvcLj5BBGrDQ/zv3ug4/x3+fokHyNk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2AC9OwgAAANsAAAAPAAAAAAAAAAAAAAAAAJgCAABkcnMvZG93&#10;bnJldi54bWxQSwUGAAAAAAQABAD1AAAAhwMAAAAA&#10;">
                          <v:textbox>
                            <w:txbxContent>
                              <w:p w:rsidR="003C2F4A" w:rsidRPr="00F76A92" w:rsidRDefault="003C2F4A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lang w:val="en-SG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lang w:val="en-SG"/>
                                  </w:rPr>
                                  <w:t>Memory</w:t>
                                </w:r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  <w:lang w:val="en-SG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  <w:lang w:val="en-SG"/>
                                  </w:rPr>
                                  <w:t>-up</w:t>
                                </w:r>
                              </w:p>
                              <w:p w:rsidR="003C2F4A" w:rsidRPr="00445CBC" w:rsidRDefault="003C2F4A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24"/>
                                  </w:rPr>
                                </w:pPr>
                              </w:p>
                            </w:txbxContent>
                          </v:textbox>
                        </v:shape>
                        <v:shapetype id="_x0000_t32" coordsize="21600,21600" o:spt="32" o:oned="t" path="m,l21600,21600e" filled="f">
                          <v:path arrowok="t" fillok="f" o:connecttype="none"/>
                          <o:lock v:ext="edit" shapetype="t"/>
                        </v:shapetype>
                        <v:shape id="Straight Arrow Connector 17" o:spid="_x0000_s1036" type="#_x0000_t32" style="position:absolute;left:29802;top:7763;width:8283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Dn0tr8AAADbAAAADwAAAGRycy9kb3ducmV2LnhtbERPS4vCMBC+C/sfwix4s2l7WKVrFBG6&#10;7tVHPQ/NbFttJt0mav33RhC8zcf3nPlyMK24Uu8aywqSKAZBXFrdcKXgsM8nMxDOI2tsLZOCOzlY&#10;Lj5Gc8y0vfGWrjtfiRDCLkMFtfddJqUrazLoItsRB+7P9gZ9gH0ldY+3EG5amcbxlzTYcGiosaN1&#10;TeV5dzEKZptjcsrXOv05Fek/ySLJXVkoNf4cVt8gPA3+LX65f3WYP4XnL+EAuXgA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BDn0tr8AAADbAAAADwAAAAAAAAAAAAAAAACh&#10;AgAAZHJzL2Rvd25yZXYueG1sUEsFBgAAAAAEAAQA+QAAAI0DAAAAAA==&#10;" strokecolor="black [3200]" strokeweight="2.25pt">
                          <v:stroke endarrow="open" joinstyle="miter"/>
                        </v:shape>
                        <v:shape id="Straight Arrow Connector 18" o:spid="_x0000_s1037" type="#_x0000_t32" style="position:absolute;left:28939;top:25361;width:9921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daZgxMEAAADbAAAADwAAAGRycy9kb3ducmV2LnhtbESPQW/CMAyF75P4D5GRuI20PSBUCGhC&#10;KuMKrJytxrRljVOaDLp/Px+QdrP1nt/7vN6OrlMPGkLr2UA6T0ARV962XBv4OhfvS1AhIlvsPJOB&#10;Xwqw3Uze1phb/+QjPU6xVhLCIUcDTYx9rnWoGnIY5r4nFu3qB4dR1qHWdsCnhLtOZ0my0A5bloYG&#10;e9o1VH2ffpyB5eclvRU7m+1vZXYnXaZFqEpjZtPxYwUq0hj/za/rgxV8gZVfZAC9+QM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1pmDEwQAAANsAAAAPAAAAAAAAAAAAAAAA&#10;AKECAABkcnMvZG93bnJldi54bWxQSwUGAAAAAAQABAD5AAAAjwMAAAAA&#10;" strokecolor="black [3200]" strokeweight="2.25pt">
                          <v:stroke endarrow="open" joinstyle="miter"/>
                        </v:shape>
                        <v:shape id="Straight Arrow Connector 19" o:spid="_x0000_s1038" type="#_x0000_t32" style="position:absolute;left:29802;top:7850;width:9058;height:17511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GurFX78AAADbAAAADwAAAGRycy9kb3ducmV2LnhtbERPS4vCMBC+C/sfwix4s2l7WLRrFBG6&#10;7tVHPQ/NbFttJt0mav33RhC8zcf3nPlyMK24Uu8aywqSKAZBXFrdcKXgsM8nUxDOI2tsLZOCOzlY&#10;Lj5Gc8y0vfGWrjtfiRDCLkMFtfddJqUrazLoItsRB+7P9gZ9gH0ldY+3EG5amcbxlzTYcGiosaN1&#10;TeV5dzEKpptjcsrXOv05Fek/ySLJXVkoNf4cVt8gPA3+LX65f3WYP4PnL+EAuXgA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GurFX78AAADbAAAADwAAAAAAAAAAAAAAAACh&#10;AgAAZHJzL2Rvd25yZXYueG1sUEsFBgAAAAAEAAQA+QAAAI0DAAAAAA==&#10;" strokecolor="black [3200]" strokeweight="2.25pt">
                          <v:stroke endarrow="open" joinstyle="miter"/>
                        </v:shape>
                        <v:shape id="Text Box 2" o:spid="_x0000_s1039" type="#_x0000_t202" style="position:absolute;left:29575;top:5584;width:9010;height:28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uwfRMAA&#10;AADbAAAADwAAAGRycy9kb3ducmV2LnhtbERPz2vCMBS+C/sfwht4s8nEyVYbZSiDnSbWTfD2aJ5t&#10;sXkJTWa7/94cBjt+fL+LzWg7caM+tI41PGUKBHHlTMu1hq/j++wFRIjIBjvHpOGXAmzWD5MCc+MG&#10;PtCtjLVIIRxy1NDE6HMpQ9WQxZA5T5y4i+stxgT7WpoehxRuOzlXaikttpwaGvS0bai6lj9Ww/fn&#10;5XxaqH29s89+cKOSbF+l1tPH8W0FItIY/8V/7g+jYZ7Wpy/pB8j1H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uwfRMAAAADbAAAADwAAAAAAAAAAAAAAAACYAgAAZHJzL2Rvd25y&#10;ZXYueG1sUEsFBgAAAAAEAAQA9QAAAIUDAAAAAA==&#10;" filled="f" stroked="f">
                          <v:textbox>
                            <w:txbxContent>
                              <w:p w:rsidR="003C2F4A" w:rsidRPr="0044078B" w:rsidRDefault="003C2F4A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.75***</w:t>
                                </w:r>
                                <w:r w:rsidR="00487C89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 xml:space="preserve"> (.06)</w:t>
                                </w:r>
                              </w:p>
                            </w:txbxContent>
                          </v:textbox>
                        </v:shape>
                        <v:shape id="Text Box 2" o:spid="_x0000_s1040" type="#_x0000_t202" style="position:absolute;left:30892;top:23228;width:7194;height:294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ngFS8MA&#10;AADcAAAADwAAAGRycy9kb3ducmV2LnhtbESPQWsCMRSE74L/ITzBmyZaFbsaRSyFnpTaWvD22Dx3&#10;Fzcvyya66783gtDjMDPfMMt1a0txo9oXjjWMhgoEcepMwZmG35/PwRyED8gGS8ek4U4e1qtuZ4mJ&#10;cQ1/0+0QMhEh7BPUkIdQJVL6NCeLfugq4uidXW0xRFln0tTYRLgt5VipmbRYcFzIsaJtTunlcLUa&#10;jrvz6W+i9tmHnVaNa5Vk+y617vfazQJEoDb8h1/tL6NhPHuD55l4BOTq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GngFS8MAAADcAAAADwAAAAAAAAAAAAAAAACYAgAAZHJzL2Rv&#10;d25yZXYueG1sUEsFBgAAAAAEAAQA9QAAAIgDAAAAAA==&#10;" filled="f" stroked="f">
                          <v:textbox>
                            <w:txbxContent>
                              <w:p w:rsidR="003C2F4A" w:rsidRPr="0044078B" w:rsidRDefault="00130414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-.01 (.10</w:t>
                                </w:r>
                                <w:r w:rsidR="00487C89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)</w:t>
                                </w:r>
                              </w:p>
                            </w:txbxContent>
                          </v:textbox>
                        </v:shape>
                        <v:shape id="Text Box 2" o:spid="_x0000_s1041" type="#_x0000_t202" style="position:absolute;left:25514;top:17514;width:7456;height:255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ZGdP8MA&#10;AADcAAAADwAAAGRycy9kb3ducmV2LnhtbESPQYvCMBSE74L/IbwFb5qsqOx2jSKK4ElRdwVvj+bZ&#10;lm1eShNt/fdGEDwOM/MNM523thQ3qn3hWMPnQIEgTp0pONPwe1z3v0D4gGywdEwa7uRhPut2ppgY&#10;1/CeboeQiQhhn6CGPIQqkdKnOVn0A1cRR+/iaoshyjqTpsYmwm0ph0pNpMWC40KOFS1zSv8PV6vh&#10;b3s5n0Zql63suGpcqyTbb6l176Nd/IAI1IZ3+NXeGA3DyQieZ+IRkLMH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lZGdP8MAAADcAAAADwAAAAAAAAAAAAAAAACYAgAAZHJzL2Rv&#10;d25yZXYueG1sUEsFBgAAAAAEAAQA9QAAAIgDAAAAAA==&#10;" filled="f" stroked="f">
                          <v:textbox>
                            <w:txbxContent>
                              <w:p w:rsidR="003C2F4A" w:rsidRPr="0044078B" w:rsidRDefault="002269D7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-.06</w:t>
                                </w:r>
                                <w:r w:rsidR="00487C89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 xml:space="preserve"> (.06)</w:t>
                                </w:r>
                              </w:p>
                            </w:txbxContent>
                          </v:textbox>
                        </v:shape>
                        <v:shape id="Text Box 2" o:spid="_x0000_s1042" type="#_x0000_t202" style="position:absolute;left:53546;top:15577;width:5003;height:338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PUiD8AA&#10;AADcAAAADwAAAGRycy9kb3ducmV2LnhtbERPS4vCMBC+C/6HMMLeNFFU3GoUUYQ9rfjYhb0NzdgW&#10;m0lpou3+eyMI3ubje85i1dpS3Kn2hWMNw4ECQZw6U3Cm4Xza9WcgfEA2WDomDf/kYbXsdhaYGNfw&#10;ge7HkIkYwj5BDXkIVSKlT3Oy6AeuIo7cxdUWQ4R1Jk2NTQy3pRwpNZUWC44NOVa0ySm9Hm9Ww8/3&#10;5e93rPbZ1k6qxrVKsv2UWn/02vUcRKA2vMUv95eJ89UUns/EC+TyA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DPUiD8AAAADcAAAADwAAAAAAAAAAAAAAAACYAgAAZHJzL2Rvd25y&#10;ZXYueG1sUEsFBgAAAAAEAAQA9QAAAIUDAAAAAA==&#10;" filled="f" stroked="f">
                          <v:textbox>
                            <w:txbxContent>
                              <w:p w:rsidR="003C2F4A" w:rsidRPr="0044078B" w:rsidRDefault="003C2F4A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-.0</w:t>
                                </w:r>
                                <w:r w:rsidR="00130414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4</w:t>
                                </w:r>
                              </w:p>
                            </w:txbxContent>
                          </v:textbox>
                        </v:shape>
                        <v:shape id="Text Box 107" o:spid="_x0000_s1043" type="#_x0000_t202" style="position:absolute;left:7337;top:-3888;width:11778;height:25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jmkUsMA&#10;AADcAAAADwAAAGRycy9kb3ducmV2LnhtbERPS2sCMRC+F/wPYYReSs1aRe26UUqhYm9qxV6HzewD&#10;N5M1Sdftv28Kgrf5+J6TrXvTiI6cry0rGI8SEMS51TWXCo5fH88LED4ga2wsk4Jf8rBeDR4yTLW9&#10;8p66QyhFDGGfooIqhDaV0ucVGfQj2xJHrrDOYIjQlVI7vMZw08iXJJlJgzXHhgpbeq8oPx9+jILF&#10;dNt9+8/J7pTPiuY1PM27zcUp9Tjs35YgAvXhLr65tzrOT+bw/0y8QK7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JjmkUsMAAADcAAAADwAAAAAAAAAAAAAAAACYAgAAZHJzL2Rv&#10;d25yZXYueG1sUEsFBgAAAAAEAAQA9QAAAIgDAAAAAA==&#10;">
                          <v:textbox>
                            <w:txbxContent>
                              <w:p w:rsidR="003C2F4A" w:rsidRPr="009B11D9" w:rsidRDefault="003C2F4A" w:rsidP="003C2F4A">
                                <w:pPr>
                                  <w:rPr>
                                    <w:rFonts w:ascii="Times New Roman" w:hAnsi="Times New Roman"/>
                                    <w:sz w:val="18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I</w:t>
                                </w: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baseline</w:t>
                                </w:r>
                                <w:proofErr w:type="spellEnd"/>
                              </w:p>
                            </w:txbxContent>
                          </v:textbox>
                        </v:shape>
                        <v:shape id="Text Box 108" o:spid="_x0000_s1044" type="#_x0000_t202" style="position:absolute;left:7337;top:-708;width:11777;height:25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6YwIMYA&#10;AADcAAAADwAAAGRycy9kb3ducmV2LnhtbESPT2/CMAzF75P2HSJP4jKNFIYY6whomsQEN/5M29Vq&#10;TFutcUoSSvn2+DBpN1vv+b2f58veNaqjEGvPBkbDDBRx4W3NpYGvw+ppBiomZIuNZzJwpQjLxf3d&#10;HHPrL7yjbp9KJSEcczRQpdTmWseiIodx6Fti0Y4+OEyyhlLbgBcJd40eZ9lUO6xZGips6aOi4nd/&#10;dgZmk3X3EzfP2+9iemxe0+NL93kKxgwe+vc3UIn69G/+u15bwc+EVp6RCfTiB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V6YwIMYAAADcAAAADwAAAAAAAAAAAAAAAACYAgAAZHJz&#10;L2Rvd25yZXYueG1sUEsFBgAAAAAEAAQA9QAAAIsDAAAAAA==&#10;">
                          <v:textbox>
                            <w:txbxContent>
                              <w:p w:rsidR="003C2F4A" w:rsidRPr="009B11D9" w:rsidRDefault="003C2F4A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  <w:t>D</w:t>
                                </w: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vertAlign w:val="subscript"/>
                                    <w:lang w:val="en-SG"/>
                                  </w:rPr>
                                  <w:t>baseline</w:t>
                                </w:r>
                                <w:proofErr w:type="spellEnd"/>
                              </w:p>
                            </w:txbxContent>
                          </v:textbox>
                        </v:shape>
                        <v:shape id="Text Box 109" o:spid="_x0000_s1045" type="#_x0000_t202" style="position:absolute;left:7337;top:2473;width:11779;height:25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OqVu8MA&#10;AADcAAAADwAAAGRycy9kb3ducmV2LnhtbERPS2sCMRC+F/wPYYReimatYnXdKKVQsTe10l6HzewD&#10;N5M1Sdftv28Kgrf5+J6TbXrTiI6cry0rmIwTEMS51TWXCk6f76MFCB+QNTaWScEvedisBw8Zptpe&#10;+UDdMZQihrBPUUEVQptK6fOKDPqxbYkjV1hnMEToSqkdXmO4aeRzksylwZpjQ4UtvVWUn48/RsFi&#10;tuu+/cd0/5XPi2YZnl667cUp9TjsX1cgAvXhLr65dzrOT5bw/0y8QK7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OqVu8MAAADcAAAADwAAAAAAAAAAAAAAAACYAgAAZHJzL2Rv&#10;d25yZXYueG1sUEsFBgAAAAAEAAQA9QAAAIgDAAAAAA==&#10;">
                          <v:textbox>
                            <w:txbxContent>
                              <w:p w:rsidR="003C2F4A" w:rsidRPr="009B11D9" w:rsidRDefault="003C2F4A" w:rsidP="003C2F4A">
                                <w:pPr>
                                  <w:rPr>
                                    <w:rFonts w:ascii="Times New Roman" w:hAnsi="Times New Roman"/>
                                    <w:sz w:val="28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</w:t>
                                </w: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baseline</w:t>
                                </w:r>
                                <w:proofErr w:type="spellEnd"/>
                              </w:p>
                            </w:txbxContent>
                          </v:textbox>
                        </v:shape>
                        <v:shape id="Text Box 110" o:spid="_x0000_s1046" type="#_x0000_t202" style="position:absolute;left:49029;top:-3888;width:11778;height:25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Amq+8YA&#10;AADcAAAADwAAAGRycy9kb3ducmV2LnhtbESPQW/CMAyF70j8h8iTdplGykAMCgFNk4bgtrFpu1qN&#10;aas1TkmyUv49PkziZus9v/d5teldozoKsfZsYDzKQBEX3tZcGvj6fHucg4oJ2WLjmQxcKMJmPRys&#10;MLf+zB/UHVKpJIRjjgaqlNpc61hU5DCOfEss2tEHh0nWUGob8CzhrtFPWTbTDmuWhgpbeq2o+D38&#10;OQPz6a77ifvJ+3cxOzaL9PDcbU/BmPu7/mUJKlGfbub/650V/LHgyzMygV5fA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LAmq+8YAAADcAAAADwAAAAAAAAAAAAAAAACYAgAAZHJz&#10;L2Rvd25yZXYueG1sUEsFBgAAAAAEAAQA9QAAAIsDAAAAAA==&#10;">
                          <v:textbox>
                            <w:txbxContent>
                              <w:p w:rsidR="003C2F4A" w:rsidRPr="009B11D9" w:rsidRDefault="003C2F4A" w:rsidP="003C2F4A">
                                <w:pPr>
                                  <w:rPr>
                                    <w:rFonts w:ascii="Times New Roman" w:hAnsi="Times New Roman"/>
                                    <w:sz w:val="18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I</w:t>
                                </w:r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-up</w:t>
                                </w:r>
                              </w:p>
                            </w:txbxContent>
                          </v:textbox>
                        </v:shape>
                        <v:shape id="Text Box 111" o:spid="_x0000_s1047" type="#_x0000_t202" style="position:absolute;left:49029;top:-708;width:11778;height:25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0UPYMMA&#10;AADcAAAADwAAAGRycy9kb3ducmV2LnhtbERPTWvCQBC9F/oflhF6KbpJFbWpq5RCRW9WRa9DdkyC&#10;2dl0dxvjv3cFobd5vM+ZLTpTi5acrywrSAcJCOLc6ooLBfvdd38KwgdkjbVlUnAlD4v589MMM20v&#10;/EPtNhQihrDPUEEZQpNJ6fOSDPqBbYgjd7LOYIjQFVI7vMRwU8u3JBlLgxXHhhIb+iopP2//jILp&#10;aNUe/Xq4OeTjU/0eXift8tcp9dLrPj9ABOrCv/jhXuk4P03h/ky8QM5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Q0UPYMMAAADcAAAADwAAAAAAAAAAAAAAAACYAgAAZHJzL2Rv&#10;d25yZXYueG1sUEsFBgAAAAAEAAQA9QAAAIgDAAAAAA==&#10;">
                          <v:textbox>
                            <w:txbxContent>
                              <w:p w:rsidR="003C2F4A" w:rsidRPr="009B11D9" w:rsidRDefault="003C2F4A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  <w:t>D</w:t>
                                </w:r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-up</w:t>
                                </w:r>
                              </w:p>
                            </w:txbxContent>
                          </v:textbox>
                        </v:shape>
                        <v:shape id="Text Box 112" o:spid="_x0000_s1048" type="#_x0000_t202" style="position:absolute;left:49029;top:2473;width:11779;height:25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5eRF8QA&#10;AADcAAAADwAAAGRycy9kb3ducmV2LnhtbERPS2vCQBC+F/wPywi9FN34wEeajZSCYm+tFb0O2TEJ&#10;zc6mu2tM/323IPQ2H99zsk1vGtGR87VlBZNxAoK4sLrmUsHxcztagfABWWNjmRT8kIdNPnjIMNX2&#10;xh/UHUIpYgj7FBVUIbSplL6oyKAf25Y4chfrDIYIXSm1w1sMN42cJslCGqw5NlTY0mtFxdfhahSs&#10;5vvu7N9m76dicWnW4WnZ7b6dUo/D/uUZRKA+/Ivv7r2O8ydT+HsmXiDzX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OXkRfEAAAA3AAAAA8AAAAAAAAAAAAAAAAAmAIAAGRycy9k&#10;b3ducmV2LnhtbFBLBQYAAAAABAAEAPUAAACJAwAAAAA=&#10;">
                          <v:textbox>
                            <w:txbxContent>
                              <w:p w:rsidR="003C2F4A" w:rsidRPr="009B11D9" w:rsidRDefault="003C2F4A" w:rsidP="003C2F4A">
                                <w:pPr>
                                  <w:rPr>
                                    <w:rFonts w:ascii="Times New Roman" w:hAnsi="Times New Roman"/>
                                    <w:sz w:val="28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</w:t>
                                </w:r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-up</w:t>
                                </w:r>
                              </w:p>
                            </w:txbxContent>
                          </v:textbox>
                        </v:shape>
                        <v:shape id="Text Box 2" o:spid="_x0000_s1049" type="#_x0000_t202" style="position:absolute;left:31835;top:26779;width:6473;height:294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N5Fg8IA&#10;AADcAAAADwAAAGRycy9kb3ducmV2LnhtbERPTWvCQBC9C/6HZYTezK4SpaZZpbQUerJoW6G3ITsm&#10;wexsyG6T9N93BcHbPN7n5LvRNqKnzteONSwSBYK4cKbmUsPX59v8EYQPyAYbx6ThjzzsttNJjplx&#10;Ax+oP4ZSxBD2GWqoQmgzKX1RkUWfuJY4cmfXWQwRdqU0HQ4x3DZyqdRaWqw5NlTY0ktFxeX4azV8&#10;788/p1R9lK921Q5uVJLtRmr9MBufn0AEGsNdfHO/mzh/mcL1mXiB3P4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Y3kWDwgAAANwAAAAPAAAAAAAAAAAAAAAAAJgCAABkcnMvZG93&#10;bnJldi54bWxQSwUGAAAAAAQABAD1AAAAhwMAAAAA&#10;" filled="f" stroked="f">
                          <v:textbox>
                            <w:txbxContent>
                              <w:p w:rsidR="003C2F4A" w:rsidRPr="0044078B" w:rsidRDefault="00130414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.20</w:t>
                                </w:r>
                                <w:r w:rsidR="002269D7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***</w:t>
                                </w:r>
                              </w:p>
                            </w:txbxContent>
                          </v:textbox>
                        </v:shape>
                        <v:shape id="Text Box 2" o:spid="_x0000_s1050" type="#_x0000_t202" style="position:absolute;left:24906;top:11561;width:9727;height:294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5LgGMIA&#10;AADcAAAADwAAAGRycy9kb3ducmV2LnhtbERPTWvCQBC9C/6HZQRvZldppKZZpbQUPFm0rdDbkB2T&#10;YHY2ZLdJ/PfdQsHbPN7n5LvRNqKnzteONSwTBYK4cKbmUsPnx9viEYQPyAYbx6ThRh522+kkx8y4&#10;gY/Un0IpYgj7DDVUIbSZlL6oyKJPXEscuYvrLIYIu1KaDocYbhu5UmotLdYcGyps6aWi4nr6sRq+&#10;Dpfv84N6L19t2g5uVJLtRmo9n43PTyACjeEu/nfvTZy/SuHvmXiB3P4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3kuAYwgAAANwAAAAPAAAAAAAAAAAAAAAAAJgCAABkcnMvZG93&#10;bnJldi54bWxQSwUGAAAAAAQABAD1AAAAhwMAAAAA&#10;" filled="f" stroked="f">
                          <v:textbox>
                            <w:txbxContent>
                              <w:p w:rsidR="003C2F4A" w:rsidRPr="0044078B" w:rsidRDefault="003C2F4A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-.3</w:t>
                                </w:r>
                                <w:r w:rsidR="002269D7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8*</w:t>
                                </w: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*</w:t>
                                </w:r>
                                <w:r w:rsidR="00487C89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 xml:space="preserve"> (.09)</w:t>
                                </w:r>
                              </w:p>
                            </w:txbxContent>
                          </v:textbox>
                        </v:shape>
                      </v:group>
                      <v:shape id="Straight Arrow Connector 266" o:spid="_x0000_s1051" type="#_x0000_t32" style="position:absolute;left:18059;top:2590;width:9138;height:17672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spM/8MAAADcAAAADwAAAGRycy9kb3ducmV2LnhtbESPQWvCQBSE74X+h+UVvNVNRYNEV6mK&#10;4E2ri+DtkX0mIdm3Ibtq/PduodDjMDPfMPNlbxtxp85XjhV8DRMQxLkzFRcK9Gn7OQXhA7LBxjEp&#10;eJKH5eL9bY6ZcQ/+ofsxFCJC2GeooAyhzaT0eUkW/dC1xNG7us5iiLIrpOnwEeG2kaMkSaXFiuNC&#10;iS2tS8rr481Gij5fcDLeBn3Qq/36UOvNtK6VGnz03zMQgfrwH/5r74yCUZrC75l4BOTiBQ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LbKTP/DAAAA3AAAAA8AAAAAAAAAAAAA&#10;AAAAoQIAAGRycy9kb3ducmV2LnhtbFBLBQYAAAAABAAEAPkAAACRAwAAAAA=&#10;" strokecolor="black [3200]" strokeweight="2.25pt">
                        <v:stroke endarrow="open" joinstyle="miter"/>
                      </v:shape>
                    </v:group>
                    <v:shape id="Text Box 2" o:spid="_x0000_s1052" type="#_x0000_t202" style="position:absolute;left:34747;top:-7873;width:4785;height:302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Ht4bMEA&#10;AADcAAAADwAAAGRycy9kb3ducmV2LnhtbERPTYvCMBC9L/gfwgje1sTiLlqNIrsInlbWVcHb0Ixt&#10;sZmUJtr6740g7G0e73Pmy85W4kaNLx1rGA0VCOLMmZJzDfu/9fsEhA/IBivHpOFOHpaL3tscU+Na&#10;/qXbLuQihrBPUUMRQp1K6bOCLPqhq4kjd3aNxRBhk0vTYBvDbSUTpT6lxZJjQ4E1fRWUXXZXq+Hw&#10;cz4dx2qbf9uPunWdkmynUutBv1vNQATqwr/45d6YOD9J4PlMvEAuHg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Dh7eGzBAAAA3AAAAA8AAAAAAAAAAAAAAAAAmAIAAGRycy9kb3du&#10;cmV2LnhtbFBLBQYAAAAABAAEAPUAAACGAwAAAAA=&#10;" filled="f" stroked="f">
                      <v:textbox>
                        <w:txbxContent>
                          <w:p w:rsidR="003C2F4A" w:rsidRPr="004C534C" w:rsidRDefault="00130414" w:rsidP="003C2F4A">
                            <w:pP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  <w:t>.28</w:t>
                            </w:r>
                          </w:p>
                        </w:txbxContent>
                      </v:textbox>
                    </v:shape>
                    <v:shape id="Text Box 2" o:spid="_x0000_s1053" type="#_x0000_t202" style="position:absolute;left:34747;top:-11207;width:4785;height:302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zfd98IA&#10;AADcAAAADwAAAGRycy9kb3ducmV2LnhtbERPTWvCQBC9F/oflil4092qLW2ajRRF8GQxrUJvQ3ZM&#10;QrOzIbua+O9dQehtHu9z0sVgG3GmzteONTxPFAjiwpmaSw0/3+vxGwgfkA02jknDhTwssseHFBPj&#10;et7ROQ+liCHsE9RQhdAmUvqiIot+4lriyB1dZzFE2JXSdNjHcNvIqVKv0mLNsaHClpYVFX/5yWrY&#10;b4+/h7n6Klf2pe3doCTbd6n16Gn4/AARaAj/4rt7Y+L86Qxuz8QLZHYF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XN933wgAAANwAAAAPAAAAAAAAAAAAAAAAAJgCAABkcnMvZG93&#10;bnJldi54bWxQSwUGAAAAAAQABAD1AAAAhwMAAAAA&#10;" filled="f" stroked="f">
                      <v:textbox>
                        <w:txbxContent>
                          <w:p w:rsidR="003C2F4A" w:rsidRPr="004C534C" w:rsidRDefault="00130414" w:rsidP="003C2F4A">
                            <w:pP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  <w:t>.54</w:t>
                            </w:r>
                            <w:r w:rsidR="002269D7"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  <w:t>*</w:t>
                            </w:r>
                          </w:p>
                        </w:txbxContent>
                      </v:textbox>
                    </v:shape>
                  </v:group>
                  <v:shape id="Arc 308" o:spid="_x0000_s1054" style="position:absolute;left:16450;top:-21363;width:4450;height:29910;rotation:-90;visibility:visible;mso-wrap-style:square;v-text-anchor:middle" coordsize="444989,29910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A84EcAA&#10;AADcAAAADwAAAGRycy9kb3ducmV2LnhtbERPy2oCMRTdC/2HcAvdaaatiEzNiC1UCrpxtPvL5M4D&#10;JzdpktHp35uF4PJw3qv1aHpxIR86ywpeZxkI4srqjhsFp+P3dAkiRGSNvWVS8E8B1sXTZIW5tlc+&#10;0KWMjUghHHJU0MbocilD1ZLBMLOOOHG19QZjgr6R2uM1hZtevmXZQhrsODW06OirpepcDkaBK+e/&#10;n4PdejdyPZSn7f5v5yqlXp7HzQeISGN8iO/uH63gPUtr05l0BGRxA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A84EcAAAADcAAAADwAAAAAAAAAAAAAAAACYAgAAZHJzL2Rvd25y&#10;ZXYueG1sUEsFBgAAAAAEAAQA9QAAAIUDAAAAAA==&#10;" path="m207186,3544nsc328319,-52609,433782,554381,444173,1367526v1101,86177,1088,172834,-39,258996c432994,2478021,318127,3093648,192146,2977054l222495,1495516,207186,3544xem207186,3544nfc328319,-52609,433782,554381,444173,1367526v1101,86177,1088,172834,-39,258996c432994,2478021,318127,3093648,192146,2977054e" filled="f" strokecolor="black [3213]" strokeweight=".5pt">
                    <v:stroke startarrow="block" endarrow="block" joinstyle="miter"/>
                    <v:path arrowok="t" o:connecttype="custom" o:connectlocs="207186,3544;444173,1367526;444134,1626522;192146,2977054" o:connectangles="0,0,0,0"/>
                  </v:shape>
                  <v:shape id="Arc 310" o:spid="_x0000_s1055" style="position:absolute;left:35336;top:4971;width:6546;height:17188;visibility:visible;mso-wrap-style:square;v-text-anchor:middle" coordsize="654685,1718731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cmL7sEA&#10;AADcAAAADwAAAGRycy9kb3ducmV2LnhtbERPz2vCMBS+C/4P4QleRFMnG1KNImMDvQiru3h7NM82&#10;tHmpTbTZf78cBjt+fL+3+2hb8aTeG8cKlosMBHHptOFKwfflc74G4QOyxtYxKfghD/vdeLTFXLuB&#10;v+hZhEqkEPY5KqhD6HIpfVmTRb9wHXHibq63GBLsK6l7HFK4beVLlr1Ji4ZTQ40dvddUNsXDKhjM&#10;R2yqW8PDeRYNns5Xvj9elZpO4mEDIlAM/+I/91ErWC3T/HQmHQG5+wU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HHJi+7BAAAA3AAAAA8AAAAAAAAAAAAAAAAAmAIAAGRycy9kb3du&#10;cmV2LnhtbFBLBQYAAAAABAAEAPUAAACGAwAAAAA=&#10;" path="m318528,312nsc499060,-12455,649423,361028,654553,834955v3999,369414,-82414,704172,-214591,831317l327343,859366c324405,573015,321466,286663,318528,312xem318528,312nfc499060,-12455,649423,361028,654553,834955v3999,369414,-82414,704172,-214591,831317e" filled="f" strokecolor="black [3213]" strokeweight=".5pt">
                    <v:stroke startarrow="block" endarrow="block" joinstyle="miter"/>
                    <v:path arrowok="t" o:connecttype="custom" o:connectlocs="318528,312;654553,834955;439962,1666272" o:connectangles="0,0,0"/>
                  </v:shape>
                  <v:shape id="Arc 119" o:spid="_x0000_s1056" style="position:absolute;left:16453;top:-18185;width:4450;height:29910;rotation:-90;visibility:visible;mso-wrap-style:square;v-text-anchor:middle" coordsize="444989,29910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15ltsEA&#10;AADcAAAADwAAAGRycy9kb3ducmV2LnhtbERP32vCMBB+F/wfwgm+aeqQ4TrTMgeKsL3YufejOduy&#10;5hKTVLv/fhkM9nYf38/blqPpxY186CwrWC0zEMS11R03Cs4f+8UGRIjIGnvLpOCbApTFdLLFXNs7&#10;n+hWxUakEA45KmhjdLmUoW7JYFhaR5y4i/UGY4K+kdrjPYWbXj5k2aM02HFqaNHRa0v1VzUYBa5a&#10;f+4Ge/Bu5MtQnQ/v1zdXKzWfjS/PICKN8V/85z7qNH/1BL/PpAtk8Q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G9eZbbBAAAA3AAAAA8AAAAAAAAAAAAAAAAAmAIAAGRycy9kb3du&#10;cmV2LnhtbFBLBQYAAAAABAAEAPUAAACGAwAAAAA=&#10;" path="m207186,3544nsc328319,-52609,433782,554381,444173,1367526v1101,86177,1088,172834,-39,258996c432994,2478021,318127,3093648,192146,2977054l222495,1495516,207186,3544xem207186,3544nfc328319,-52609,433782,554381,444173,1367526v1101,86177,1088,172834,-39,258996c432994,2478021,318127,3093648,192146,2977054e" filled="f" strokecolor="black [3213]" strokeweight=".5pt">
                    <v:stroke startarrow="block" endarrow="block" joinstyle="miter"/>
                    <v:path arrowok="t" o:connecttype="custom" o:connectlocs="207186,3544;444173,1367526;444134,1626522;192146,2977054" o:connectangles="0,0,0,0"/>
                  </v:shape>
                  <v:shape id="Arc 120" o:spid="_x0000_s1057" style="position:absolute;left:16453;top:-15075;width:4449;height:29910;rotation:-90;visibility:visible;mso-wrap-style:square;v-text-anchor:middle" coordsize="444989,29910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AgGlsQA&#10;AADcAAAADwAAAGRycy9kb3ducmV2LnhtbESPQWsCMRCF74X+hzBCbzWrlCKrUbRQKbQXt/Y+bMbd&#10;xc0kTbK6/fedg+BthvfmvW9Wm9H16kIxdZ4NzKYFKOLa244bA8fv9+cFqJSRLfaeycAfJdisHx9W&#10;WFp/5QNdqtwoCeFUooE251BqneqWHKapD8SinXx0mGWNjbYRrxLuej0vilftsGNpaDHQW0v1uRqc&#10;gVC9/OwGv49h5NNQHfdfv5+hNuZpMm6XoDKN+W6+XX9YwZ8LvjwjE+j1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AIBpbEAAAA3AAAAA8AAAAAAAAAAAAAAAAAmAIAAGRycy9k&#10;b3ducmV2LnhtbFBLBQYAAAAABAAEAPUAAACJAwAAAAA=&#10;" path="m207186,3544nsc328319,-52609,433782,554381,444173,1367526v1101,86177,1088,172834,-39,258996c432994,2478021,318127,3093648,192146,2977054l222495,1495516,207186,3544xem207186,3544nfc328319,-52609,433782,554381,444173,1367526v1101,86177,1088,172834,-39,258996c432994,2478021,318127,3093648,192146,2977054e" filled="f" strokecolor="black [3213]" strokeweight=".5pt">
                    <v:stroke startarrow="block" endarrow="block" joinstyle="miter"/>
                    <v:path arrowok="t" o:connecttype="custom" o:connectlocs="207186,3544;444173,1367526;444134,1626522;192146,2977054" o:connectangles="0,0,0,0"/>
                  </v:shape>
                  <v:shape id="Arc 121" o:spid="_x0000_s1058" style="position:absolute;left:17073;top:8285;width:4450;height:29910;rotation:90;visibility:visible;mso-wrap-style:square;v-text-anchor:middle" coordsize="444989,29910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kXIrsMA&#10;AADcAAAADwAAAGRycy9kb3ducmV2LnhtbERPzWrCQBC+F3yHZYReRDfJoUh0FWOo9NAeavIAY3ZM&#10;gtnZNLua9O27hUJv8/H9znY/mU48aHCtZQXxKgJBXFndcq2gLF6XaxDOI2vsLJOCb3Kw382etphq&#10;O/InPc6+FiGEXYoKGu/7VEpXNWTQrWxPHLirHQz6AIda6gHHEG46mUTRizTYcmhosKdjQ9XtfDcK&#10;Tn3G74tSLtbjR55k2OXx16VQ6nk+HTYgPE3+X/znftNhfhLD7zPhArn7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EkXIrsMAAADcAAAADwAAAAAAAAAAAAAAAACYAgAAZHJzL2Rv&#10;d25yZXYueG1sUEsFBgAAAAAEAAQA9QAAAIgDAAAAAA==&#10;" path="m207186,3544nsc328319,-52609,433782,554381,444173,1367526v1101,86177,1088,172834,-39,258996c432994,2478021,318127,3093648,192146,2977054l222495,1495516,207186,3544xem207186,3544nfc328319,-52609,433782,554381,444173,1367526v1101,86177,1088,172834,-39,258996c432994,2478021,318127,3093648,192146,2977054e" filled="f" strokecolor="black [3213]" strokeweight=".5pt">
                    <v:stroke startarrow="block" endarrow="block" joinstyle="miter"/>
                    <v:path arrowok="t" o:connecttype="custom" o:connectlocs="207186,3544;444173,1367526;444134,1626522;192146,2977054" o:connectangles="0,0,0,0"/>
                  </v:shape>
                </v:group>
                <v:shape id="Straight Arrow Connector 85" o:spid="_x0000_s1059" type="#_x0000_t32" style="position:absolute;left:11778;top:3254;width:7827;height:8706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" strokecolor="black [3200]" strokeweight=".5pt">
                  <v:stroke endarrow="open" joinstyle="miter"/>
                </v:shape>
                <v:shape id="Straight Arrow Connector 86" o:spid="_x0000_s1060" type="#_x0000_t32" style="position:absolute;left:11778;top:6354;width:7823;height:5748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" strokecolor="black [3200]" strokeweight=".5pt">
                  <v:stroke endarrow="open" joinstyle="miter"/>
                </v:shape>
                <v:shape id="Straight Arrow Connector 87" o:spid="_x0000_s1061" type="#_x0000_t32" style="position:absolute;left:11778;top:9376;width:7823;height:2726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" strokecolor="black [3200]" strokeweight=".5pt">
                  <v:stroke endarrow="open" joinstyle="miter"/>
                </v:shape>
                <v:shape id="Straight Arrow Connector 88" o:spid="_x0000_s1062" type="#_x0000_t32" style="position:absolute;left:33243;top:3022;width:8447;height:8706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ucNKL8AAADbAAAADwAAAGRycy9kb3ducmV2LnhtbERPz2vCMBS+D/wfwhN2m2k9DKlGkYow&#10;vOkG09uzeabF5qUkmW3/e3MQdvz4fq82g23Fg3xoHCvIZxkI4srpho2Cn+/9xwJEiMgaW8ekYKQA&#10;m/XkbYWFdj0f6XGKRqQQDgUqqGPsCilDVZPFMHMdceJuzluMCXojtcc+hdtWzrPsU1psODXU2FFZ&#10;U3U//VkFc7/rTT6OVXk9H7qL6fNfV+ZKvU+H7RJEpCH+i1/uL61gkcamL+kHyPUT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kucNKL8AAADbAAAADwAAAAAAAAAAAAAAAACh&#10;AgAAZHJzL2Rvd25yZXYueG1sUEsFBgAAAAAEAAQA+QAAAI0DAAAAAA==&#10;" strokecolor="black [3200]" strokeweight=".5pt">
                  <v:stroke endarrow="open" joinstyle="miter"/>
                </v:shape>
                <v:shape id="Straight Arrow Connector 89" o:spid="_x0000_s1063" type="#_x0000_t32" style="position:absolute;left:33243;top:6354;width:8446;height:5374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/auos8MAAADbAAAADwAAAGRycy9kb3ducmV2LnhtbESPQWvCQBSE7wX/w/KE3uomHopNXUUi&#10;BfFWLai31+zrJjT7NuxuTfLvu4LgcZiZb5jlerCtuJIPjWMF+SwDQVw53bBR8HX8eFmACBFZY+uY&#10;FIwUYL2aPC2x0K7nT7oeohEJwqFABXWMXSFlqGqyGGauI07ej/MWY5LeSO2xT3DbynmWvUqLDaeF&#10;Gjsqa6p+D39Wwdxve5OPY1V+n/fdxfT5yZW5Us/TYfMOItIQH+F7e6cVLN7g9iX9ALn6B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P2rqLPDAAAA2wAAAA8AAAAAAAAAAAAA&#10;AAAAoQIAAGRycy9kb3ducmV2LnhtbFBLBQYAAAAABAAEAPkAAACRAwAAAAA=&#10;" strokecolor="black [3200]" strokeweight=".5pt">
                  <v:stroke endarrow="open" joinstyle="miter"/>
                </v:shape>
                <v:shape id="Straight Arrow Connector 90" o:spid="_x0000_s1064" type="#_x0000_t32" style="position:absolute;left:33243;top:9221;width:8446;height:2505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6UiX88EAAADbAAAADwAAAGRycy9kb3ducmV2LnhtbERPPWvDMBDdC/kP4grdEtkZSuNGNsUh&#10;ULo1LSTZrtZFNrFORlJi+99XQ6Hj431vq8n24k4+dI4V5KsMBHHjdMdGwffXfvkCIkRkjb1jUjBT&#10;gKpcPGyx0G7kT7ofohEphEOBCtoYh0LK0LRkMazcQJy4i/MWY4LeSO1xTOG2l+sse5YWO04NLQ5U&#10;t9RcDzerYO13o8nnual/Th/D2Yz50dW5Uk+P09sriEhT/Bf/ud+1gk1an76kHyDLX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pSJfzwQAAANsAAAAPAAAAAAAAAAAAAAAA&#10;AKECAABkcnMvZG93bnJldi54bWxQSwUGAAAAAAQABAD5AAAAjwMAAAAA&#10;" strokecolor="black [3200]" strokeweight=".5pt">
                  <v:stroke endarrow="open" joinstyle="miter"/>
                </v:shape>
              </v:group>
            </w:pict>
          </mc:Fallback>
        </mc:AlternateContent>
      </w: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3C2F4A" w:rsidRDefault="003C2F4A" w:rsidP="003C2F4A">
      <w:pPr>
        <w:spacing w:line="480" w:lineRule="auto"/>
        <w:rPr>
          <w:rFonts w:ascii="Times New Roman" w:hAnsi="Times New Roman"/>
          <w:sz w:val="24"/>
          <w:szCs w:val="24"/>
        </w:rPr>
      </w:pPr>
      <w:r w:rsidRPr="000C0978">
        <w:rPr>
          <w:rFonts w:ascii="Times New Roman" w:hAnsi="Times New Roman"/>
          <w:sz w:val="24"/>
          <w:szCs w:val="24"/>
        </w:rPr>
        <w:t xml:space="preserve">Figure </w:t>
      </w:r>
      <w:r w:rsidR="009B6571">
        <w:rPr>
          <w:rFonts w:ascii="Times New Roman" w:hAnsi="Times New Roman"/>
          <w:sz w:val="24"/>
          <w:szCs w:val="24"/>
        </w:rPr>
        <w:t>S</w:t>
      </w:r>
      <w:r w:rsidRPr="000C0978">
        <w:rPr>
          <w:rFonts w:ascii="Times New Roman" w:hAnsi="Times New Roman"/>
          <w:sz w:val="24"/>
          <w:szCs w:val="24"/>
        </w:rPr>
        <w:t>1.</w:t>
      </w:r>
      <w:r w:rsidRPr="00BB003B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Robust M</w:t>
      </w:r>
      <w:r w:rsidRPr="00BB003B">
        <w:rPr>
          <w:rFonts w:ascii="Times New Roman" w:hAnsi="Times New Roman"/>
          <w:sz w:val="24"/>
          <w:szCs w:val="24"/>
        </w:rPr>
        <w:t>aximum likelihood estima</w:t>
      </w:r>
      <w:r>
        <w:rPr>
          <w:rFonts w:ascii="Times New Roman" w:hAnsi="Times New Roman"/>
          <w:sz w:val="24"/>
          <w:szCs w:val="24"/>
        </w:rPr>
        <w:t>tion</w:t>
      </w:r>
      <w:r w:rsidRPr="00BB003B">
        <w:rPr>
          <w:rFonts w:ascii="Times New Roman" w:hAnsi="Times New Roman"/>
          <w:sz w:val="24"/>
          <w:szCs w:val="24"/>
        </w:rPr>
        <w:t xml:space="preserve"> of the </w:t>
      </w:r>
      <w:r>
        <w:rPr>
          <w:rFonts w:ascii="Times New Roman" w:hAnsi="Times New Roman"/>
          <w:sz w:val="24"/>
          <w:szCs w:val="24"/>
        </w:rPr>
        <w:t>cross-lagged</w:t>
      </w:r>
      <w:r w:rsidRPr="00BB003B">
        <w:rPr>
          <w:rFonts w:ascii="Times New Roman" w:hAnsi="Times New Roman"/>
          <w:sz w:val="24"/>
          <w:szCs w:val="24"/>
        </w:rPr>
        <w:t xml:space="preserve"> model</w:t>
      </w:r>
      <w:r>
        <w:rPr>
          <w:rFonts w:ascii="Times New Roman" w:hAnsi="Times New Roman"/>
          <w:sz w:val="24"/>
          <w:szCs w:val="24"/>
        </w:rPr>
        <w:t xml:space="preserve"> with age, </w:t>
      </w:r>
      <w:proofErr w:type="gramStart"/>
      <w:r>
        <w:rPr>
          <w:rFonts w:ascii="Times New Roman" w:hAnsi="Times New Roman"/>
          <w:sz w:val="24"/>
          <w:szCs w:val="24"/>
        </w:rPr>
        <w:t xml:space="preserve">sex </w:t>
      </w:r>
      <w:r w:rsidR="008A699E">
        <w:rPr>
          <w:rFonts w:ascii="Times New Roman" w:hAnsi="Times New Roman"/>
          <w:sz w:val="24"/>
          <w:szCs w:val="24"/>
        </w:rPr>
        <w:t>,</w:t>
      </w:r>
      <w:proofErr w:type="gramEnd"/>
      <w:r w:rsidR="008A699E">
        <w:rPr>
          <w:rFonts w:ascii="Times New Roman" w:hAnsi="Times New Roman"/>
          <w:sz w:val="24"/>
          <w:szCs w:val="24"/>
        </w:rPr>
        <w:t xml:space="preserve"> education </w:t>
      </w:r>
      <w:r>
        <w:rPr>
          <w:rFonts w:ascii="Times New Roman" w:hAnsi="Times New Roman"/>
          <w:sz w:val="24"/>
          <w:szCs w:val="24"/>
        </w:rPr>
        <w:t>and follow-up duration included as covariates</w:t>
      </w:r>
      <w:r w:rsidRPr="00BB003B">
        <w:rPr>
          <w:rFonts w:ascii="Times New Roman" w:hAnsi="Times New Roman"/>
          <w:sz w:val="24"/>
          <w:szCs w:val="24"/>
        </w:rPr>
        <w:t>.</w:t>
      </w:r>
      <w:r w:rsidR="00487C89" w:rsidRPr="00487C89">
        <w:rPr>
          <w:rFonts w:ascii="Times New Roman" w:hAnsi="Times New Roman"/>
          <w:sz w:val="24"/>
          <w:szCs w:val="24"/>
        </w:rPr>
        <w:t xml:space="preserve"> </w:t>
      </w:r>
      <w:r w:rsidR="00487C89">
        <w:rPr>
          <w:rFonts w:ascii="Times New Roman" w:hAnsi="Times New Roman"/>
          <w:sz w:val="24"/>
          <w:szCs w:val="24"/>
        </w:rPr>
        <w:t>Figures in parentheses represent standard errors of the estimates.</w:t>
      </w:r>
      <w:r w:rsidRPr="00BB003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Straight lines represent regression paths. Curve lines represent residual covariance. Fit indices indicated unsatisfactory fit (</w:t>
      </w:r>
      <w:r w:rsidRPr="00602240">
        <w:rPr>
          <w:rStyle w:val="texhtml"/>
          <w:rFonts w:ascii="Times New Roman" w:hAnsi="Times New Roman"/>
          <w:bCs/>
          <w:i/>
          <w:iCs/>
          <w:color w:val="222222"/>
          <w:sz w:val="24"/>
          <w:szCs w:val="24"/>
          <w:shd w:val="clear" w:color="auto" w:fill="FFFFFF"/>
        </w:rPr>
        <w:t>χ</w:t>
      </w:r>
      <w:r w:rsidRPr="00602240">
        <w:rPr>
          <w:rStyle w:val="texhtml"/>
          <w:rFonts w:ascii="Times New Roman" w:hAnsi="Times New Roman"/>
          <w:bCs/>
          <w:color w:val="222222"/>
          <w:sz w:val="24"/>
          <w:szCs w:val="24"/>
          <w:shd w:val="clear" w:color="auto" w:fill="FFFFFF"/>
          <w:vertAlign w:val="superscript"/>
        </w:rPr>
        <w:t>2</w:t>
      </w:r>
      <w:r w:rsidRPr="00602240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 (</w:t>
      </w:r>
      <w:r w:rsidRPr="003C2F4A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39</w:t>
      </w:r>
      <w:proofErr w:type="gramStart"/>
      <w:r w:rsidRPr="00602240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)</w:t>
      </w:r>
      <w:r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=</w:t>
      </w:r>
      <w:proofErr w:type="gramEnd"/>
      <w:r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 xml:space="preserve"> </w:t>
      </w:r>
      <w:r w:rsidR="009B6571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8</w:t>
      </w:r>
      <w:r w:rsidR="002269D7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7.20</w:t>
      </w:r>
      <w:r w:rsidR="009B6571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 xml:space="preserve">; </w:t>
      </w:r>
      <w:r>
        <w:rPr>
          <w:rFonts w:ascii="Times New Roman" w:hAnsi="Times New Roman"/>
          <w:sz w:val="24"/>
          <w:szCs w:val="24"/>
        </w:rPr>
        <w:t>CFI = .92</w:t>
      </w:r>
      <w:r w:rsidR="002269D7">
        <w:rPr>
          <w:rFonts w:ascii="Times New Roman" w:hAnsi="Times New Roman"/>
          <w:sz w:val="24"/>
          <w:szCs w:val="24"/>
        </w:rPr>
        <w:t>3</w:t>
      </w:r>
      <w:r>
        <w:rPr>
          <w:rFonts w:ascii="Times New Roman" w:hAnsi="Times New Roman"/>
          <w:sz w:val="24"/>
          <w:szCs w:val="24"/>
        </w:rPr>
        <w:t>; RMSEA= .08</w:t>
      </w:r>
      <w:r w:rsidR="002269D7">
        <w:rPr>
          <w:rFonts w:ascii="Times New Roman" w:hAnsi="Times New Roman"/>
          <w:sz w:val="24"/>
          <w:szCs w:val="24"/>
        </w:rPr>
        <w:t>8</w:t>
      </w:r>
      <w:r>
        <w:rPr>
          <w:rFonts w:ascii="Times New Roman" w:hAnsi="Times New Roman"/>
          <w:sz w:val="24"/>
          <w:szCs w:val="24"/>
        </w:rPr>
        <w:t>; SRMR= .09</w:t>
      </w:r>
      <w:r w:rsidR="002269D7">
        <w:rPr>
          <w:rFonts w:ascii="Times New Roman" w:hAnsi="Times New Roman"/>
          <w:sz w:val="24"/>
          <w:szCs w:val="24"/>
        </w:rPr>
        <w:t>5</w:t>
      </w:r>
      <w:r>
        <w:rPr>
          <w:rFonts w:ascii="Times New Roman" w:hAnsi="Times New Roman"/>
          <w:sz w:val="24"/>
          <w:szCs w:val="24"/>
        </w:rPr>
        <w:t xml:space="preserve">; AIC= </w:t>
      </w:r>
      <w:r w:rsidR="002269D7">
        <w:rPr>
          <w:rFonts w:ascii="Times New Roman" w:hAnsi="Times New Roman"/>
          <w:sz w:val="24"/>
          <w:szCs w:val="24"/>
        </w:rPr>
        <w:t>8630</w:t>
      </w:r>
      <w:r>
        <w:rPr>
          <w:rFonts w:ascii="Times New Roman" w:hAnsi="Times New Roman"/>
          <w:sz w:val="24"/>
          <w:szCs w:val="24"/>
        </w:rPr>
        <w:t xml:space="preserve">; BIC = </w:t>
      </w:r>
      <w:r w:rsidR="002269D7">
        <w:rPr>
          <w:rFonts w:ascii="Times New Roman" w:hAnsi="Times New Roman"/>
          <w:sz w:val="24"/>
          <w:szCs w:val="24"/>
        </w:rPr>
        <w:t>8787</w:t>
      </w:r>
      <w:r>
        <w:rPr>
          <w:rFonts w:ascii="Times New Roman" w:hAnsi="Times New Roman"/>
          <w:sz w:val="24"/>
          <w:szCs w:val="24"/>
        </w:rPr>
        <w:t>)</w:t>
      </w:r>
      <w:r w:rsidR="009B6571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GDS = Geriatric Depression Scale;</w:t>
      </w:r>
      <w:r w:rsidRPr="005A0937">
        <w:t xml:space="preserve"> </w:t>
      </w:r>
      <w:r w:rsidRPr="00181DEF">
        <w:rPr>
          <w:rFonts w:ascii="Times New Roman" w:hAnsi="Times New Roman"/>
          <w:sz w:val="24"/>
          <w:szCs w:val="24"/>
        </w:rPr>
        <w:t>RAVLT = Rey Auditory Verbal Learning Test; I = Immediate recall; D = Delayed recall; R = Recognition</w:t>
      </w:r>
      <w:r>
        <w:rPr>
          <w:rFonts w:ascii="Times New Roman" w:hAnsi="Times New Roman"/>
          <w:sz w:val="24"/>
          <w:szCs w:val="24"/>
        </w:rPr>
        <w:t>.</w:t>
      </w:r>
      <w:r w:rsidRPr="00181DEF"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>*</w:t>
      </w:r>
      <w:r w:rsidRPr="00CA483E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&gt; .05, **</w:t>
      </w:r>
      <w:r w:rsidRPr="003E1761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&gt; .01, ***</w:t>
      </w:r>
      <w:r w:rsidRPr="003E1761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&gt; .001.</w:t>
      </w:r>
      <w:proofErr w:type="gramEnd"/>
      <w:r>
        <w:rPr>
          <w:rFonts w:ascii="Times New Roman" w:hAnsi="Times New Roman"/>
          <w:sz w:val="24"/>
          <w:szCs w:val="24"/>
        </w:rPr>
        <w:t xml:space="preserve">  </w:t>
      </w: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2C45C4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5F659D3F" wp14:editId="584E6555">
                <wp:simplePos x="0" y="0"/>
                <wp:positionH relativeFrom="column">
                  <wp:posOffset>492760</wp:posOffset>
                </wp:positionH>
                <wp:positionV relativeFrom="paragraph">
                  <wp:posOffset>-648970</wp:posOffset>
                </wp:positionV>
                <wp:extent cx="5346700" cy="3530600"/>
                <wp:effectExtent l="0" t="0" r="25400" b="0"/>
                <wp:wrapNone/>
                <wp:docPr id="1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46700" cy="3530600"/>
                          <a:chOff x="0" y="0"/>
                          <a:chExt cx="5346700" cy="3531011"/>
                        </a:xfrm>
                      </wpg:grpSpPr>
                      <wpg:grpSp>
                        <wpg:cNvPr id="2" name="Group 2"/>
                        <wpg:cNvGrpSpPr/>
                        <wpg:grpSpPr>
                          <a:xfrm>
                            <a:off x="0" y="0"/>
                            <a:ext cx="5346700" cy="3531011"/>
                            <a:chOff x="-805910" y="-909981"/>
                            <a:chExt cx="5346914" cy="3531210"/>
                          </a:xfrm>
                        </wpg:grpSpPr>
                        <wpg:grpSp>
                          <wpg:cNvPr id="3" name="Group 3"/>
                          <wpg:cNvGrpSpPr/>
                          <wpg:grpSpPr>
                            <a:xfrm>
                              <a:off x="-805910" y="-909981"/>
                              <a:ext cx="5346914" cy="3531210"/>
                              <a:chOff x="1008103" y="-1120782"/>
                              <a:chExt cx="5347509" cy="3532270"/>
                            </a:xfrm>
                          </wpg:grpSpPr>
                          <wps:wsp>
                            <wps:cNvPr id="4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474721" y="-484987"/>
                                <a:ext cx="478505" cy="30245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8A699E" w:rsidRPr="004C534C" w:rsidRDefault="008A699E" w:rsidP="003C2F4A">
                                  <w:pP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  <w:t>.22*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g:grpSp>
                            <wpg:cNvPr id="5" name="Group 5"/>
                            <wpg:cNvGrpSpPr/>
                            <wpg:grpSpPr>
                              <a:xfrm>
                                <a:off x="1008103" y="-946628"/>
                                <a:ext cx="5347509" cy="3358116"/>
                                <a:chOff x="-355791" y="-893444"/>
                                <a:chExt cx="5348116" cy="3358667"/>
                              </a:xfrm>
                            </wpg:grpSpPr>
                            <wpg:grpSp>
                              <wpg:cNvPr id="7" name="Group 7"/>
                              <wpg:cNvGrpSpPr/>
                              <wpg:grpSpPr>
                                <a:xfrm>
                                  <a:off x="-355791" y="-893444"/>
                                  <a:ext cx="5348116" cy="3358667"/>
                                  <a:chOff x="733736" y="-388884"/>
                                  <a:chExt cx="5347139" cy="3361567"/>
                                </a:xfrm>
                              </wpg:grpSpPr>
                              <wps:wsp>
                                <wps:cNvPr id="8" name="Text Box 8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1539700" y="644530"/>
                                    <a:ext cx="1440014" cy="34134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F76A92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lang w:val="en-SG"/>
                                        </w:rPr>
                                      </w:pPr>
                                      <w:proofErr w:type="spellStart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lang w:val="en-SG"/>
                                        </w:rPr>
                                        <w:t>Memory</w:t>
                                      </w:r>
                                      <w:r w:rsidRPr="00F76A92"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  <w:lang w:val="en-SG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1" name="Text Box 11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1539681" y="2259937"/>
                                    <a:ext cx="1353536" cy="396433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F76A92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</w:rPr>
                                      </w:pPr>
                                      <w:proofErr w:type="spellStart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</w:rPr>
                                        <w:t>GDS</w:t>
                                      </w:r>
                                      <w:r w:rsidRPr="00F76A92"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  <w:p w:rsidR="008A699E" w:rsidRPr="00F76A92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16" name="Text Box 16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885442" y="2259753"/>
                                    <a:ext cx="1607577" cy="411873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683B61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36"/>
                                          <w:vertAlign w:val="subscript"/>
                                        </w:rPr>
                                      </w:pPr>
                                      <w:proofErr w:type="spellStart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</w:rPr>
                                        <w:t>GDS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</w:rPr>
                                        <w:t>-up</w:t>
                                      </w:r>
                                    </w:p>
                                    <w:p w:rsidR="008A699E" w:rsidRPr="00445CBC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24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1" name="Text Box 21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807952" y="630363"/>
                                    <a:ext cx="1579018" cy="37839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F76A92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lang w:val="en-SG"/>
                                        </w:rPr>
                                      </w:pPr>
                                      <w:proofErr w:type="spellStart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lang w:val="en-SG"/>
                                        </w:rPr>
                                        <w:t>Memory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  <w:lang w:val="en-SG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b/>
                                          <w:sz w:val="32"/>
                                          <w:vertAlign w:val="subscript"/>
                                          <w:lang w:val="en-SG"/>
                                        </w:rPr>
                                        <w:t>-up</w:t>
                                      </w:r>
                                    </w:p>
                                    <w:p w:rsidR="008A699E" w:rsidRPr="00445CBC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b/>
                                          <w:sz w:val="24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2" name="Straight Arrow Connector 22"/>
                                <wps:cNvCnPr/>
                                <wps:spPr>
                                  <a:xfrm>
                                    <a:off x="2980228" y="776378"/>
                                    <a:ext cx="828292" cy="0"/>
                                  </a:xfrm>
                                  <a:prstGeom prst="straightConnector1">
                                    <a:avLst/>
                                  </a:prstGeom>
                                  <a:ln w="28575">
                                    <a:tailEnd type="arrow"/>
                                  </a:ln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3" name="Straight Arrow Connector 23"/>
                                <wps:cNvCnPr/>
                                <wps:spPr>
                                  <a:xfrm>
                                    <a:off x="2893964" y="2536166"/>
                                    <a:ext cx="992037" cy="0"/>
                                  </a:xfrm>
                                  <a:prstGeom prst="straightConnector1">
                                    <a:avLst/>
                                  </a:prstGeom>
                                  <a:ln w="28575">
                                    <a:tailEnd type="arrow"/>
                                  </a:ln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4" name="Straight Arrow Connector 24"/>
                                <wps:cNvCnPr/>
                                <wps:spPr>
                                  <a:xfrm>
                                    <a:off x="2980228" y="785004"/>
                                    <a:ext cx="905773" cy="1751162"/>
                                  </a:xfrm>
                                  <a:prstGeom prst="straightConnector1">
                                    <a:avLst/>
                                  </a:prstGeom>
                                  <a:ln w="28575">
                                    <a:tailEnd type="arrow"/>
                                  </a:ln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5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957574" y="558457"/>
                                    <a:ext cx="900950" cy="28981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44078B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.75*** (.06)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6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089202" y="2322805"/>
                                    <a:ext cx="719463" cy="294761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44078B" w:rsidRDefault="00130414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-.</w:t>
                                      </w:r>
                                      <w:r w:rsidR="008A699E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0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1 (.10</w:t>
                                      </w:r>
                                      <w:r w:rsidR="008A699E"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)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7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551461" y="1751406"/>
                                    <a:ext cx="745576" cy="255559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44078B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-.06 (.06)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8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5354666" y="1557732"/>
                                    <a:ext cx="500333" cy="33893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44078B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-.06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9" name="Text Box 29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733763" y="-388883"/>
                                    <a:ext cx="1177809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9B11D9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18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I</w:t>
                                      </w: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30" name="Text Box 30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733768" y="-70860"/>
                                    <a:ext cx="1177718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9B11D9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  <w:t>D</w:t>
                                      </w: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vertAlign w:val="subscript"/>
                                          <w:lang w:val="en-SG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31" name="Text Box 31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733736" y="247311"/>
                                    <a:ext cx="1177920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9B11D9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8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</w:t>
                                      </w: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baseline</w:t>
                                      </w:r>
                                      <w:proofErr w:type="spellEnd"/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32" name="Text Box 3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4902981" y="-388884"/>
                                    <a:ext cx="1177809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9B11D9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18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I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-up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33" name="Text Box 33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4902986" y="-70861"/>
                                    <a:ext cx="1177718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9B11D9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szCs w:val="20"/>
                                          <w:lang w:val="en-SG"/>
                                        </w:rPr>
                                        <w:t>D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-up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34" name="Text Box 34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4902954" y="247310"/>
                                    <a:ext cx="1177921" cy="256016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9B11D9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8"/>
                                          <w:lang w:val="en-SG"/>
                                        </w:rPr>
                                      </w:pPr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AVLT-</w:t>
                                      </w:r>
                                      <w:proofErr w:type="spellStart"/>
                                      <w:r w:rsidRPr="009B11D9">
                                        <w:rPr>
                                          <w:rFonts w:ascii="Times New Roman" w:hAnsi="Times New Roman"/>
                                          <w:sz w:val="20"/>
                                          <w:lang w:val="en-SG"/>
                                        </w:rPr>
                                        <w:t>R</w:t>
                                      </w: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follow</w:t>
                                      </w:r>
                                      <w:proofErr w:type="spellEnd"/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vertAlign w:val="subscript"/>
                                          <w:lang w:val="en-SG"/>
                                        </w:rPr>
                                        <w:t>-up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35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183579" y="2677922"/>
                                    <a:ext cx="647231" cy="294761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44078B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.27***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36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490635" y="1156122"/>
                                    <a:ext cx="972670" cy="294761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:rsidR="008A699E" w:rsidRPr="0044078B" w:rsidRDefault="008A699E" w:rsidP="003C2F4A">
                                      <w:pP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/>
                                          <w:sz w:val="20"/>
                                          <w:szCs w:val="18"/>
                                        </w:rPr>
                                        <w:t>-.40** (.09)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</wpg:grpSp>
                            <wps:wsp>
                              <wps:cNvPr id="37" name="Straight Arrow Connector 37"/>
                              <wps:cNvCnPr/>
                              <wps:spPr>
                                <a:xfrm flipV="1">
                                  <a:off x="1805940" y="259080"/>
                                  <a:ext cx="913765" cy="1767205"/>
                                </a:xfrm>
                                <a:prstGeom prst="straightConnector1">
                                  <a:avLst/>
                                </a:prstGeom>
                                <a:ln w="28575">
                                  <a:tailEnd type="arrow"/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grpSp>
                          <wps:wsp>
                            <wps:cNvPr id="38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474721" y="-787351"/>
                                <a:ext cx="478505" cy="30245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8A699E" w:rsidRPr="004C534C" w:rsidRDefault="008A699E" w:rsidP="003C2F4A">
                                  <w:pP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  <w:t>.33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s:wsp>
                            <wps:cNvPr id="39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474721" y="-1120782"/>
                                <a:ext cx="478505" cy="302454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8A699E" w:rsidRPr="004C534C" w:rsidRDefault="008A699E" w:rsidP="003C2F4A">
                                  <w:pP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0"/>
                                      <w:szCs w:val="18"/>
                                      <w:lang w:val="en-SG"/>
                                    </w:rPr>
                                    <w:t>.51*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  <wps:wsp>
                          <wps:cNvPr id="40" name="Arc 40"/>
                          <wps:cNvSpPr/>
                          <wps:spPr>
                            <a:xfrm rot="16200000">
                              <a:off x="1645032" y="-2136334"/>
                              <a:ext cx="444989" cy="2991032"/>
                            </a:xfrm>
                            <a:prstGeom prst="arc">
                              <a:avLst>
                                <a:gd name="adj1" fmla="val 16164728"/>
                                <a:gd name="adj2" fmla="val 547041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1" name="Arc 41"/>
                          <wps:cNvSpPr/>
                          <wps:spPr>
                            <a:xfrm>
                              <a:off x="3533614" y="497184"/>
                              <a:ext cx="654685" cy="1718731"/>
                            </a:xfrm>
                            <a:prstGeom prst="arc">
                              <a:avLst>
                                <a:gd name="adj1" fmla="val 16164728"/>
                                <a:gd name="adj2" fmla="val 4923273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2" name="Arc 42"/>
                          <wps:cNvSpPr/>
                          <wps:spPr>
                            <a:xfrm rot="16200000">
                              <a:off x="1645355" y="-1818600"/>
                              <a:ext cx="444989" cy="2991032"/>
                            </a:xfrm>
                            <a:prstGeom prst="arc">
                              <a:avLst>
                                <a:gd name="adj1" fmla="val 16164728"/>
                                <a:gd name="adj2" fmla="val 547041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3" name="Arc 43"/>
                          <wps:cNvSpPr/>
                          <wps:spPr>
                            <a:xfrm rot="16200000">
                              <a:off x="1645355" y="-1507608"/>
                              <a:ext cx="444989" cy="2991032"/>
                            </a:xfrm>
                            <a:prstGeom prst="arc">
                              <a:avLst>
                                <a:gd name="adj1" fmla="val 16164728"/>
                                <a:gd name="adj2" fmla="val 547041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4" name="Arc 44"/>
                          <wps:cNvSpPr/>
                          <wps:spPr>
                            <a:xfrm rot="5400000">
                              <a:off x="1707352" y="828534"/>
                              <a:ext cx="444989" cy="2991032"/>
                            </a:xfrm>
                            <a:prstGeom prst="arc">
                              <a:avLst>
                                <a:gd name="adj1" fmla="val 16164728"/>
                                <a:gd name="adj2" fmla="val 5470411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headEnd type="triangle" w="med" len="med"/>
                              <a:tailEnd type="triangl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45" name="Straight Arrow Connector 45"/>
                        <wps:cNvCnPr/>
                        <wps:spPr>
                          <a:xfrm>
                            <a:off x="1177871" y="325464"/>
                            <a:ext cx="782713" cy="870604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6" name="Straight Arrow Connector 46"/>
                        <wps:cNvCnPr/>
                        <wps:spPr>
                          <a:xfrm>
                            <a:off x="1177871" y="635430"/>
                            <a:ext cx="782320" cy="574785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7" name="Straight Arrow Connector 47"/>
                        <wps:cNvCnPr/>
                        <wps:spPr>
                          <a:xfrm>
                            <a:off x="1177871" y="937647"/>
                            <a:ext cx="782320" cy="272568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8" name="Straight Arrow Connector 48"/>
                        <wps:cNvCnPr/>
                        <wps:spPr>
                          <a:xfrm flipH="1">
                            <a:off x="3324387" y="302217"/>
                            <a:ext cx="844657" cy="870585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9" name="Straight Arrow Connector 49"/>
                        <wps:cNvCnPr/>
                        <wps:spPr>
                          <a:xfrm flipH="1">
                            <a:off x="3324387" y="635430"/>
                            <a:ext cx="844550" cy="537371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0" name="Straight Arrow Connector 50"/>
                        <wps:cNvCnPr/>
                        <wps:spPr>
                          <a:xfrm flipH="1">
                            <a:off x="3324387" y="922149"/>
                            <a:ext cx="844550" cy="250491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1" o:spid="_x0000_s1065" style="position:absolute;margin-left:38.8pt;margin-top:-51.1pt;width:421pt;height:278pt;z-index:251661312" coordsize="53467,3531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">
                <v:group id="Group 2" o:spid="_x0000_s1066" style="position:absolute;width:53467;height:35310" coordorigin="-8059,-9099" coordsize="53469,3531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sjAbXMQAAADaAAAA&#10;DwAAAAAAAAAAAAAAAACqAgAAZHJzL2Rvd25yZXYueG1sUEsFBgAAAAAEAAQA+gAAAJsDAAAAAA==&#10;">
                  <v:group id="Group 3" o:spid="_x0000_s1067" style="position:absolute;left:-8059;top:-9099;width:53469;height:35311" coordorigin="10081,-11207" coordsize="53475,3532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3Xy+x8MAAADa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Qz+r4Qb&#10;IDdP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dfL7HwwAAANoAAAAP&#10;AAAAAAAAAAAAAAAAAKoCAABkcnMvZG93bnJldi54bWxQSwUGAAAAAAQABAD6AAAAmgMAAAAA&#10;">
                    <v:shape id="Text Box 2" o:spid="_x0000_s1068" type="#_x0000_t202" style="position:absolute;left:34747;top:-4849;width:4785;height:302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jaQx8EA&#10;AADaAAAADwAAAGRycy9kb3ducmV2LnhtbESPT4vCMBTE74LfITzBmyaKiluNIoqwJxf/7MLeHs2z&#10;LTYvpYm2++03guBxmJnfMMt1a0vxoNoXjjWMhgoEcepMwZmGy3k/mIPwAdlg6Zg0/JGH9arbWWJi&#10;XMNHepxCJiKEfYIa8hCqREqf5mTRD11FHL2rqy2GKOtMmhqbCLelHCs1kxYLjgs5VrTNKb2d7lbD&#10;9+H6+zNRX9nOTqvGtUqy/ZBa93vtZgEiUBve4Vf702iYwPNKvAFy9Q8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o2kMfBAAAA2gAAAA8AAAAAAAAAAAAAAAAAmAIAAGRycy9kb3du&#10;cmV2LnhtbFBLBQYAAAAABAAEAPUAAACGAwAAAAA=&#10;" filled="f" stroked="f">
                      <v:textbox>
                        <w:txbxContent>
                          <w:p w:rsidR="008A699E" w:rsidRPr="004C534C" w:rsidRDefault="008A699E" w:rsidP="003C2F4A">
                            <w:pP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  <w:t>.22*</w:t>
                            </w:r>
                          </w:p>
                        </w:txbxContent>
                      </v:textbox>
                    </v:shape>
                    <v:group id="Group 5" o:spid="_x0000_s1069" style="position:absolute;left:10081;top:-9466;width:53475;height:33580" coordorigin="-3557,-8934" coordsize="53481,3358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PdmDKMQAAADaAAAA&#10;DwAAAAAAAAAAAAAAAACqAgAAZHJzL2Rvd25yZXYueG1sUEsFBgAAAAAEAAQA+gAAAJsDAAAAAA==&#10;">
                      <v:group id="Group 7" o:spid="_x0000_s1070" style="position:absolute;left:-3557;top:-8934;width:53480;height:33586" coordorigin="7337,-3888" coordsize="53471,3361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KJHuMTFAAAA2gAA&#10;AA8AAAAAAAAAAAAAAAAAqgIAAGRycy9kb3ducmV2LnhtbFBLBQYAAAAABAAEAPoAAACcAwAAAAA=&#10;">
                        <v:shape id="Text Box 8" o:spid="_x0000_s1071" type="#_x0000_t202" style="position:absolute;left:15397;top:6445;width:14400;height:341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8YR9MQA&#10;AADaAAAADwAAAGRycy9kb3ducmV2LnhtbESPT2vCQBTE70K/w/IKXkQ32qI2zUZKwWJv9Q/2+sg+&#10;k9Ds27i7xvjt3UKhx2HmN8Nkq940oiPna8sKppMEBHFhdc2lgsN+PV6C8AFZY2OZFNzIwyp/GGSY&#10;anvlLXW7UIpYwj5FBVUIbSqlLyoy6Ce2JY7eyTqDIUpXSu3wGstNI2dJMpcGa44LFbb0XlHxs7sY&#10;BcvnTfftP5++jsX81LyE0aL7ODulho/92yuIQH34D//RGx05+L0Sb4DM7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GfGEfTEAAAA2gAAAA8AAAAAAAAAAAAAAAAAmAIAAGRycy9k&#10;b3ducmV2LnhtbFBLBQYAAAAABAAEAPUAAACJAwAAAAA=&#10;">
                          <v:textbox>
                            <w:txbxContent>
                              <w:p w:rsidR="008A699E" w:rsidRPr="00F76A92" w:rsidRDefault="008A699E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lang w:val="en-SG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lang w:val="en-SG"/>
                                  </w:rPr>
                                  <w:t>Memory</w:t>
                                </w:r>
                                <w:r w:rsidRPr="00F76A92"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  <w:lang w:val="en-SG"/>
                                  </w:rPr>
                                  <w:t>baseline</w:t>
                                </w:r>
                                <w:proofErr w:type="spellEnd"/>
                              </w:p>
                            </w:txbxContent>
                          </v:textbox>
                        </v:shape>
                        <v:shape id="Text Box 11" o:spid="_x0000_s1072" type="#_x0000_t202" style="position:absolute;left:15396;top:22599;width:13536;height:396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TspTcIA&#10;AADbAAAADwAAAGRycy9kb3ducmV2LnhtbERPTWsCMRC9C/0PYQpeRLNqUbs1SikoerMqeh024+7S&#10;zWSbxHX990Yo9DaP9znzZWsq0ZDzpWUFw0ECgjizuuRcwfGw6s9A+ICssbJMCu7kYbl46cwx1fbG&#10;39TsQy5iCPsUFRQh1KmUPivIoB/YmjhyF+sMhghdLrXDWww3lRwlyUQaLDk2FFjTV0HZz/5qFMze&#10;Ns3Zb8e7Uza5VO+hN23Wv06p7mv7+QEiUBv+xX/ujY7zh/D8JR4gF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JOylNwgAAANsAAAAPAAAAAAAAAAAAAAAAAJgCAABkcnMvZG93&#10;bnJldi54bWxQSwUGAAAAAAQABAD1AAAAhwMAAAAA&#10;">
                          <v:textbox>
                            <w:txbxContent>
                              <w:p w:rsidR="008A699E" w:rsidRPr="00F76A92" w:rsidRDefault="008A699E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32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</w:rPr>
                                  <w:t>GDS</w:t>
                                </w:r>
                                <w:r w:rsidRPr="00F76A92"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</w:rPr>
                                  <w:t>baseline</w:t>
                                </w:r>
                                <w:proofErr w:type="spellEnd"/>
                              </w:p>
                              <w:p w:rsidR="008A699E" w:rsidRPr="00F76A92" w:rsidRDefault="008A699E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</w:rPr>
                                </w:pPr>
                              </w:p>
                            </w:txbxContent>
                          </v:textbox>
                        </v:shape>
                        <v:shape id="Text Box 16" o:spid="_x0000_s1073" type="#_x0000_t202" style="position:absolute;left:38854;top:22597;width:16076;height:411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tKxOcIA&#10;AADbAAAADwAAAGRycy9kb3ducmV2LnhtbERPTWvCQBC9F/oflin0UnTTKlFTVxFBsTebil6H7JiE&#10;ZmfT3TWm/75bELzN433OfNmbRnTkfG1ZweswAUFcWF1zqeDwtRlMQfiArLGxTAp+ycNy8fgwx0zb&#10;K39Sl4dSxBD2GSqoQmgzKX1RkUE/tC1x5M7WGQwRulJqh9cYbhr5liSpNFhzbKiwpXVFxXd+MQqm&#10;41138h+j/bFIz80svEy67Y9T6vmpX72DCNSHu/jm3uk4P4X/X+IBcvEH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G0rE5wgAAANsAAAAPAAAAAAAAAAAAAAAAAJgCAABkcnMvZG93&#10;bnJldi54bWxQSwUGAAAAAAQABAD1AAAAhwMAAAAA&#10;">
                          <v:textbox>
                            <w:txbxContent>
                              <w:p w:rsidR="008A699E" w:rsidRPr="00683B61" w:rsidRDefault="008A699E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36"/>
                                    <w:vertAlign w:val="subscript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</w:rPr>
                                  <w:t>GDS</w:t>
                                </w:r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</w:rPr>
                                  <w:t>-up</w:t>
                                </w:r>
                              </w:p>
                              <w:p w:rsidR="008A699E" w:rsidRPr="00445CBC" w:rsidRDefault="008A699E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24"/>
                                  </w:rPr>
                                </w:pPr>
                              </w:p>
                            </w:txbxContent>
                          </v:textbox>
                        </v:shape>
                        <v:shape id="Text Box 21" o:spid="_x0000_s1074" type="#_x0000_t202" style="position:absolute;left:38079;top:6303;width:15790;height:378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1fj8MQA&#10;AADbAAAADwAAAGRycy9kb3ducmV2LnhtbESPT2sCMRTE70K/Q3gFL1Kz2mLtahQRWvTmP+z1sXnu&#10;Lm5e1iRd129vhILHYWZ+w0znralEQ86XlhUM+gkI4szqknMFh/332xiED8gaK8uk4EYe5rOXzhRT&#10;ba+8pWYXchEh7FNUUIRQp1L6rCCDvm9r4uidrDMYonS51A6vEW4qOUySkTRYclwosKZlQdl592cU&#10;jD9Wza9fv2+O2ehUfYXeZ/NzcUp1X9vFBESgNjzD/+2VVjAcwONL/AFydgc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dX4/DEAAAA2wAAAA8AAAAAAAAAAAAAAAAAmAIAAGRycy9k&#10;b3ducmV2LnhtbFBLBQYAAAAABAAEAPUAAACJAwAAAAA=&#10;">
                          <v:textbox>
                            <w:txbxContent>
                              <w:p w:rsidR="008A699E" w:rsidRPr="00F76A92" w:rsidRDefault="008A699E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lang w:val="en-SG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lang w:val="en-SG"/>
                                  </w:rPr>
                                  <w:t>Memory</w:t>
                                </w:r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  <w:lang w:val="en-SG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b/>
                                    <w:sz w:val="32"/>
                                    <w:vertAlign w:val="subscript"/>
                                    <w:lang w:val="en-SG"/>
                                  </w:rPr>
                                  <w:t>-up</w:t>
                                </w:r>
                              </w:p>
                              <w:p w:rsidR="008A699E" w:rsidRPr="00445CBC" w:rsidRDefault="008A699E" w:rsidP="003C2F4A">
                                <w:pPr>
                                  <w:rPr>
                                    <w:rFonts w:ascii="Times New Roman" w:hAnsi="Times New Roman"/>
                                    <w:b/>
                                    <w:sz w:val="24"/>
                                  </w:rPr>
                                </w:pPr>
                              </w:p>
                            </w:txbxContent>
                          </v:textbox>
                        </v:shape>
                        <v:shape id="Straight Arrow Connector 22" o:spid="_x0000_s1075" type="#_x0000_t32" style="position:absolute;left:29802;top:7763;width:8283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2iKdk8AAAADbAAAADwAAAGRycy9kb3ducmV2LnhtbESPQYvCMBSE78L+h/AEb5o2h0WqUUSo&#10;el3den40z7bavHSbqPXfbxaEPQ4z8w2zXA+2FQ/qfeNYQzpLQBCXzjRcafg+5dM5CB+QDbaOScOL&#10;PKxXH6MlZsY9+Ysex1CJCGGfoYY6hC6T0pc1WfQz1xFH7+J6iyHKvpKmx2eE21aqJPmUFhuOCzV2&#10;tK2pvB3vVsN8f06v+dao3bVQPySLNPdlofVkPGwWIAIN4T/8bh+MBqXg70v8AXL1Cw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NoinZPAAAAA2wAAAA8AAAAAAAAAAAAAAAAA&#10;oQIAAGRycy9kb3ducmV2LnhtbFBLBQYAAAAABAAEAPkAAACOAwAAAAA=&#10;" strokecolor="black [3200]" strokeweight="2.25pt">
                          <v:stroke endarrow="open" joinstyle="miter"/>
                        </v:shape>
                        <v:shape id="Straight Arrow Connector 23" o:spid="_x0000_s1076" type="#_x0000_t32" style="position:absolute;left:28939;top:25361;width:9921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W44CMEAAADbAAAADwAAAGRycy9kb3ducmV2LnhtbESPT4vCMBTE78J+h/AWvNm0XRDpGkWE&#10;rnv1Tz0/mrdttXnpNlHrtzeC4HGYmd8w8+VgWnGl3jWWFSRRDIK4tLrhSsFhn09mIJxH1thaJgV3&#10;crBcfIzmmGl74y1dd74SAcIuQwW1910mpStrMugi2xEH78/2Bn2QfSV1j7cAN61M43gqDTYcFmrs&#10;aF1Ted5djILZ5pic8rVOf05F+k+ySHJXFkqNP4fVNwhPg3+HX+1frSD9gueX8APk4gE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1bjgIwQAAANsAAAAPAAAAAAAAAAAAAAAA&#10;AKECAABkcnMvZG93bnJldi54bWxQSwUGAAAAAAQABAD5AAAAjwMAAAAA&#10;" strokecolor="black [3200]" strokeweight="2.25pt">
                          <v:stroke endarrow="open" joinstyle="miter"/>
                        </v:shape>
                        <v:shape id="Straight Arrow Connector 24" o:spid="_x0000_s1077" type="#_x0000_t32" style="position:absolute;left:29802;top:7850;width:9058;height:17511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oegfMEAAADbAAAADwAAAGRycy9kb3ducmV2LnhtbESPT4vCMBTE78J+h/AWvNm0ZRHpGkWE&#10;rnv1Tz0/mrdttXnpNlHrtzeC4HGYmd8w8+VgWnGl3jWWFSRRDIK4tLrhSsFhn09mIJxH1thaJgV3&#10;crBcfIzmmGl74y1dd74SAcIuQwW1910mpStrMugi2xEH78/2Bn2QfSV1j7cAN61M43gqDTYcFmrs&#10;aF1Ted5djILZ5pic8rVOf05F+k+ySHJXFkqNP4fVNwhPg3+HX+1frSD9gueX8APk4gE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6h6B8wQAAANsAAAAPAAAAAAAAAAAAAAAA&#10;AKECAABkcnMvZG93bnJldi54bWxQSwUGAAAAAAQABAD5AAAAjwMAAAAA&#10;" strokecolor="black [3200]" strokeweight="2.25pt">
                          <v:stroke endarrow="open" joinstyle="miter"/>
                        </v:shape>
                        <v:shape id="Text Box 2" o:spid="_x0000_s1078" type="#_x0000_t202" style="position:absolute;left:29575;top:5584;width:9010;height:28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pu83MIA&#10;AADbAAAADwAAAGRycy9kb3ducmV2LnhtbESPQYvCMBSE74L/ITzBmyaKyto1yrIieFJ0d4W9PZpn&#10;W2xeShNt/fdGEDwOM/MNs1i1thQ3qn3hWMNoqEAQp84UnGn4/dkMPkD4gGywdEwa7uRhtex2FpgY&#10;1/CBbseQiQhhn6CGPIQqkdKnOVn0Q1cRR+/saoshyjqTpsYmwm0px0rNpMWC40KOFX3nlF6OV6vh&#10;b3f+P03UPlvbadW4Vkm2c6l1v9d+fYII1IZ3+NXeGg3jKTy/xB8gl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Cm7zcwgAAANsAAAAPAAAAAAAAAAAAAAAAAJgCAABkcnMvZG93&#10;bnJldi54bWxQSwUGAAAAAAQABAD1AAAAhwMAAAAA&#10;" filled="f" stroked="f">
                          <v:textbox>
                            <w:txbxContent>
                              <w:p w:rsidR="008A699E" w:rsidRPr="0044078B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.75*** (.06)</w:t>
                                </w:r>
                              </w:p>
                            </w:txbxContent>
                          </v:textbox>
                        </v:shape>
                        <v:shape id="Text Box 2" o:spid="_x0000_s1079" type="#_x0000_t202" style="position:absolute;left:30892;top:23228;width:7194;height:294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kkiq8MA&#10;AADbAAAADwAAAGRycy9kb3ducmV2LnhtbESPzWrDMBCE74W8g9hAb7WU0JrEsRJCSqGnluYPclus&#10;jW1irYyl2u7bV4VCjsPMfMPkm9E2oqfO1441zBIFgrhwpuZSw/Hw9rQA4QOywcYxafghD5v15CHH&#10;zLiBv6jfh1JECPsMNVQhtJmUvqjIok9cSxy9q+sshii7UpoOhwi3jZwrlUqLNceFClvaVVTc9t9W&#10;w+njejk/q8/y1b60gxuVZLuUWj9Ox+0KRKAx3MP/7XejYZ7C35f4A+T6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ckkiq8MAAADbAAAADwAAAAAAAAAAAAAAAACYAgAAZHJzL2Rv&#10;d25yZXYueG1sUEsFBgAAAAAEAAQA9QAAAIgDAAAAAA==&#10;" filled="f" stroked="f">
                          <v:textbox>
                            <w:txbxContent>
                              <w:p w:rsidR="008A699E" w:rsidRPr="0044078B" w:rsidRDefault="00130414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-.</w:t>
                                </w:r>
                                <w:r w:rsidR="008A699E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0</w:t>
                                </w: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1 (.10</w:t>
                                </w:r>
                                <w:r w:rsidR="008A699E"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)</w:t>
                                </w:r>
                              </w:p>
                            </w:txbxContent>
                          </v:textbox>
                        </v:shape>
                        <v:shape id="Text Box 2" o:spid="_x0000_s1080" type="#_x0000_t202" style="position:absolute;left:25514;top:17514;width:7456;height:255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QWHMMQA&#10;AADbAAAADwAAAGRycy9kb3ducmV2LnhtbESPQWvCQBSE7wX/w/IEb7qr2FbTbESUQk8tpip4e2Sf&#10;SWj2bchuTfrvuwWhx2FmvmHSzWAbcaPO1441zGcKBHHhTM2lhuPn63QFwgdkg41j0vBDHjbZ6CHF&#10;xLieD3TLQykihH2CGqoQ2kRKX1Rk0c9cSxy9q+sshii7UpoO+wi3jVwo9SQt1hwXKmxpV1HxlX9b&#10;Daf36+W8VB/l3j62vRuUZLuWWk/Gw/YFRKAh/Ifv7TejYfEMf1/iD5DZL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0FhzDEAAAA2wAAAA8AAAAAAAAAAAAAAAAAmAIAAGRycy9k&#10;b3ducmV2LnhtbFBLBQYAAAAABAAEAPUAAACJAwAAAAA=&#10;" filled="f" stroked="f">
                          <v:textbox>
                            <w:txbxContent>
                              <w:p w:rsidR="008A699E" w:rsidRPr="0044078B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-.06 (.06)</w:t>
                                </w:r>
                              </w:p>
                            </w:txbxContent>
                          </v:textbox>
                        </v:shape>
                        <v:shape id="Text Box 2" o:spid="_x0000_s1081" type="#_x0000_t202" style="position:absolute;left:53546;top:15577;width:5003;height:338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JoTQsAA&#10;AADbAAAADwAAAGRycy9kb3ducmV2LnhtbERPz2vCMBS+C/sfwht4s8nEyVYbZSiDnSbWTfD2aJ5t&#10;sXkJTWa7/94cBjt+fL+LzWg7caM+tI41PGUKBHHlTMu1hq/j++wFRIjIBjvHpOGXAmzWD5MCc+MG&#10;PtCtjLVIIRxy1NDE6HMpQ9WQxZA5T5y4i+stxgT7WpoehxRuOzlXaikttpwaGvS0bai6lj9Ww/fn&#10;5XxaqH29s89+cKOSbF+l1tPH8W0FItIY/8V/7g+jYZ7Gpi/pB8j1H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bJoTQsAAAADbAAAADwAAAAAAAAAAAAAAAACYAgAAZHJzL2Rvd25y&#10;ZXYueG1sUEsFBgAAAAAEAAQA9QAAAIUDAAAAAA==&#10;" filled="f" stroked="f">
                          <v:textbox>
                            <w:txbxContent>
                              <w:p w:rsidR="008A699E" w:rsidRPr="0044078B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-.06</w:t>
                                </w:r>
                              </w:p>
                            </w:txbxContent>
                          </v:textbox>
                        </v:shape>
                        <v:shape id="Text Box 29" o:spid="_x0000_s1082" type="#_x0000_t202" style="position:absolute;left:7337;top:-3888;width:11778;height:25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SHv9sUA&#10;AADbAAAADwAAAGRycy9kb3ducmV2LnhtbESPQWvCQBSE70L/w/IKvUizqYo1qatIQbE3a8VeH9ln&#10;Epp9G3fXmP77bkHwOMzMN8x82ZtGdOR8bVnBS5KCIC6srrlUcPhaP89A+ICssbFMCn7Jw3LxMJhj&#10;ru2VP6nbh1JECPscFVQhtLmUvqjIoE9sSxy9k3UGQ5SulNrhNcJNI0dpOpUGa44LFbb0XlHxs78Y&#10;BbPJtvv2H+PdsZiemiwMX7vN2Sn19Niv3kAE6sM9fGtvtYJRBv9f4g+Qiz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5Ie/2xQAAANsAAAAPAAAAAAAAAAAAAAAAAJgCAABkcnMv&#10;ZG93bnJldi54bWxQSwUGAAAAAAQABAD1AAAAigMAAAAA&#10;">
                          <v:textbox>
                            <w:txbxContent>
                              <w:p w:rsidR="008A699E" w:rsidRPr="009B11D9" w:rsidRDefault="008A699E" w:rsidP="003C2F4A">
                                <w:pPr>
                                  <w:rPr>
                                    <w:rFonts w:ascii="Times New Roman" w:hAnsi="Times New Roman"/>
                                    <w:sz w:val="18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I</w:t>
                                </w: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baseline</w:t>
                                </w:r>
                                <w:proofErr w:type="spellEnd"/>
                              </w:p>
                            </w:txbxContent>
                          </v:textbox>
                        </v:shape>
                        <v:shape id="Text Box 30" o:spid="_x0000_s1083" type="#_x0000_t202" style="position:absolute;left:7337;top:-708;width:11777;height:25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cLQtsIA&#10;AADbAAAADwAAAGRycy9kb3ducmV2LnhtbERPy2oCMRTdC/5DuEI30slYy6ijUUqhxe58lHZ7mdx5&#10;4ORmmqTj9O+bheDycN6b3WBa0ZPzjWUFsyQFQVxY3XCl4PP89rgE4QOyxtYyKfgjD7vteLTBXNsr&#10;H6k/hUrEEPY5KqhD6HIpfVGTQZ/YjjhypXUGQ4SuktrhNYabVj6laSYNNhwbauzotabicvo1CpbP&#10;+/7bf8wPX0VWtqswXfTvP06ph8nwsgYRaAh38c291wrmcX38En+A3P4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twtC2wgAAANsAAAAPAAAAAAAAAAAAAAAAAJgCAABkcnMvZG93&#10;bnJldi54bWxQSwUGAAAAAAQABAD1AAAAhwMAAAAA&#10;">
                          <v:textbox>
                            <w:txbxContent>
                              <w:p w:rsidR="008A699E" w:rsidRPr="009B11D9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  <w:t>D</w:t>
                                </w: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vertAlign w:val="subscript"/>
                                    <w:lang w:val="en-SG"/>
                                  </w:rPr>
                                  <w:t>baseline</w:t>
                                </w:r>
                                <w:proofErr w:type="spellEnd"/>
                              </w:p>
                            </w:txbxContent>
                          </v:textbox>
                        </v:shape>
                        <v:shape id="Text Box 31" o:spid="_x0000_s1084" type="#_x0000_t202" style="position:absolute;left:7337;top:2473;width:11779;height:25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o51LcUA&#10;AADbAAAADwAAAGRycy9kb3ducmV2LnhtbESPS2vDMBCE74X+B7GFXEoi50EeruVQAi3prU1Dcl2s&#10;jW1qrVxJcZx/HxUCPQ4z8w2TrXvTiI6cry0rGI8SEMSF1TWXCvbfb8MlCB+QNTaWScGVPKzzx4cM&#10;U20v/EXdLpQiQtinqKAKoU2l9EVFBv3ItsTRO1lnMETpSqkdXiLcNHKSJHNpsOa4UGFLm4qKn93Z&#10;KFjOtt3Rf0w/D8X81KzC86J7/3VKDZ761xcQgfrwH763t1rBdAx/X+IPkPkN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CjnUtxQAAANsAAAAPAAAAAAAAAAAAAAAAAJgCAABkcnMv&#10;ZG93bnJldi54bWxQSwUGAAAAAAQABAD1AAAAigMAAAAA&#10;">
                          <v:textbox>
                            <w:txbxContent>
                              <w:p w:rsidR="008A699E" w:rsidRPr="009B11D9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8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</w:t>
                                </w: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baseline</w:t>
                                </w:r>
                                <w:proofErr w:type="spellEnd"/>
                              </w:p>
                            </w:txbxContent>
                          </v:textbox>
                        </v:shape>
                        <v:shape id="Text Box 32" o:spid="_x0000_s1085" type="#_x0000_t202" style="position:absolute;left:49029;top:-3888;width:11778;height:25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lzrWsUA&#10;AADbAAAADwAAAGRycy9kb3ducmV2LnhtbESPS2vDMBCE74X8B7GBXkoj50GaOpZDKbSkt+ZBel2s&#10;jW1irRxJdZx/HxUCPQ4z8w2TrXrTiI6cry0rGI8SEMSF1TWXCva7j+cFCB+QNTaWScGVPKzywUOG&#10;qbYX3lC3DaWIEPYpKqhCaFMpfVGRQT+yLXH0jtYZDFG6UmqHlwg3jZwkyVwarDkuVNjSe0XFaftr&#10;FCxm6+7Hf02/D8X82LyGp5fu8+yUehz2b0sQgfrwH76311rBdAJ/X+IPkPkN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yXOtaxQAAANsAAAAPAAAAAAAAAAAAAAAAAJgCAABkcnMv&#10;ZG93bnJldi54bWxQSwUGAAAAAAQABAD1AAAAigMAAAAA&#10;">
                          <v:textbox>
                            <w:txbxContent>
                              <w:p w:rsidR="008A699E" w:rsidRPr="009B11D9" w:rsidRDefault="008A699E" w:rsidP="003C2F4A">
                                <w:pPr>
                                  <w:rPr>
                                    <w:rFonts w:ascii="Times New Roman" w:hAnsi="Times New Roman"/>
                                    <w:sz w:val="18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I</w:t>
                                </w:r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-up</w:t>
                                </w:r>
                              </w:p>
                            </w:txbxContent>
                          </v:textbox>
                        </v:shape>
                        <v:shape id="Text Box 33" o:spid="_x0000_s1086" type="#_x0000_t202" style="position:absolute;left:49029;top:-708;width:11778;height:25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RBOwcUA&#10;AADbAAAADwAAAGRycy9kb3ducmV2LnhtbESPQWvCQBSE74L/YXmFXqRuNGI1uooILfamaWmvj+wz&#10;Cc2+jbvbmP77bkHwOMzMN8x625tGdOR8bVnBZJyAIC6srrlU8PH+8rQA4QOyxsYyKfglD9vNcLDG&#10;TNsrn6jLQykihH2GCqoQ2kxKX1Rk0I9tSxy9s3UGQ5SulNrhNcJNI6dJMpcGa44LFba0r6j4zn+M&#10;gsXs0H35t/T4WczPzTKMnrvXi1Pq8aHfrUAE6sM9fGsftII0hf8v8QfIzR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dEE7BxQAAANsAAAAPAAAAAAAAAAAAAAAAAJgCAABkcnMv&#10;ZG93bnJldi54bWxQSwUGAAAAAAQABAD1AAAAigMAAAAA&#10;">
                          <v:textbox>
                            <w:txbxContent>
                              <w:p w:rsidR="008A699E" w:rsidRPr="009B11D9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szCs w:val="20"/>
                                    <w:lang w:val="en-SG"/>
                                  </w:rPr>
                                  <w:t>D</w:t>
                                </w:r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-up</w:t>
                                </w:r>
                              </w:p>
                            </w:txbxContent>
                          </v:textbox>
                        </v:shape>
                        <v:shape id="Text Box 34" o:spid="_x0000_s1087" type="#_x0000_t202" style="position:absolute;left:49029;top:2473;width:11779;height:25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vnWtcUA&#10;AADbAAAADwAAAGRycy9kb3ducmV2LnhtbESPW2sCMRSE3wv+h3AEX4pmveBlaxQRKvattaKvh81x&#10;d+nmZE3Sdf33Rij0cZiZb5jlujWVaMj50rKC4SABQZxZXXKu4Pj93p+D8AFZY2WZFNzJw3rVeVli&#10;qu2Nv6g5hFxECPsUFRQh1KmUPivIoB/Ymjh6F+sMhihdLrXDW4SbSo6SZCoNlhwXCqxpW1D2c/g1&#10;CuaTfXP2H+PPUza9VIvwOmt2V6dUr9tu3kAEasN/+K+91wrGE3h+iT9Arh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S+da1xQAAANsAAAAPAAAAAAAAAAAAAAAAAJgCAABkcnMv&#10;ZG93bnJldi54bWxQSwUGAAAAAAQABAD1AAAAigMAAAAA&#10;">
                          <v:textbox>
                            <w:txbxContent>
                              <w:p w:rsidR="008A699E" w:rsidRPr="009B11D9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8"/>
                                    <w:lang w:val="en-SG"/>
                                  </w:rPr>
                                </w:pPr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AVLT-</w:t>
                                </w:r>
                                <w:proofErr w:type="spellStart"/>
                                <w:r w:rsidRPr="009B11D9">
                                  <w:rPr>
                                    <w:rFonts w:ascii="Times New Roman" w:hAnsi="Times New Roman"/>
                                    <w:sz w:val="20"/>
                                    <w:lang w:val="en-SG"/>
                                  </w:rPr>
                                  <w:t>R</w:t>
                                </w:r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follow</w:t>
                                </w:r>
                                <w:proofErr w:type="spellEnd"/>
                                <w:r>
                                  <w:rPr>
                                    <w:rFonts w:ascii="Times New Roman" w:hAnsi="Times New Roman"/>
                                    <w:sz w:val="20"/>
                                    <w:vertAlign w:val="subscript"/>
                                    <w:lang w:val="en-SG"/>
                                  </w:rPr>
                                  <w:t>-up</w:t>
                                </w:r>
                              </w:p>
                            </w:txbxContent>
                          </v:textbox>
                        </v:shape>
                        <v:shape id="Text Box 2" o:spid="_x0000_s1088" type="#_x0000_t202" style="position:absolute;left:31835;top:26779;width:6473;height:294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0IqAcMA&#10;AADbAAAADwAAAGRycy9kb3ducmV2LnhtbESPQWvCQBSE74L/YXlCb7prrUVTV5FKoSfFVAVvj+wz&#10;Cc2+DdmtSf+9Kwgeh5n5hlmsOluJKzW+dKxhPFIgiDNnSs41HH6+hjMQPiAbrByThn/ysFr2ewtM&#10;jGt5T9c05CJC2CeooQihTqT0WUEW/cjVxNG7uMZiiLLJpWmwjXBbyVel3qXFkuNCgTV9FpT9pn9W&#10;w3F7OZ/e1C7f2Gnduk5JtnOp9cugW3+ACNSFZ/jR/jYaJlO4f4k/QC5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B0IqAcMAAADbAAAADwAAAAAAAAAAAAAAAACYAgAAZHJzL2Rv&#10;d25yZXYueG1sUEsFBgAAAAAEAAQA9QAAAIgDAAAAAA==&#10;" filled="f" stroked="f">
                          <v:textbox>
                            <w:txbxContent>
                              <w:p w:rsidR="008A699E" w:rsidRPr="0044078B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.27***</w:t>
                                </w:r>
                              </w:p>
                            </w:txbxContent>
                          </v:textbox>
                        </v:shape>
                        <v:shape id="Text Box 2" o:spid="_x0000_s1089" type="#_x0000_t202" style="position:absolute;left:24906;top:11561;width:9727;height:294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5C0dsMA&#10;AADbAAAADwAAAGRycy9kb3ducmV2LnhtbESPQWvCQBSE74L/YXlCb7prraKpq0il0JPSVAVvj+wz&#10;Cc2+DdmtSf+9Kwgeh5n5hlmuO1uJKzW+dKxhPFIgiDNnSs41HH4+h3MQPiAbrByThn/ysF71e0tM&#10;jGv5m65pyEWEsE9QQxFCnUjps4Is+pGriaN3cY3FEGWTS9NgG+G2kq9KzaTFkuNCgTV9FJT9pn9W&#10;w3F3OZ/e1D7f2mnduk5Jtgup9cug27yDCNSFZ/jR/jIaJjO4f4k/QK5u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95C0dsMAAADbAAAADwAAAAAAAAAAAAAAAACYAgAAZHJzL2Rv&#10;d25yZXYueG1sUEsFBgAAAAAEAAQA9QAAAIgDAAAAAA==&#10;" filled="f" stroked="f">
                          <v:textbox>
                            <w:txbxContent>
                              <w:p w:rsidR="008A699E" w:rsidRPr="0044078B" w:rsidRDefault="008A699E" w:rsidP="003C2F4A">
                                <w:pP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</w:pPr>
                                <w:r>
                                  <w:rPr>
                                    <w:rFonts w:ascii="Times New Roman" w:hAnsi="Times New Roman"/>
                                    <w:sz w:val="20"/>
                                    <w:szCs w:val="18"/>
                                  </w:rPr>
                                  <w:t>-.40** (.09)</w:t>
                                </w:r>
                              </w:p>
                            </w:txbxContent>
                          </v:textbox>
                        </v:shape>
                      </v:group>
                      <v:shape id="Straight Arrow Connector 37" o:spid="_x0000_s1090" type="#_x0000_t32" style="position:absolute;left:18059;top:2590;width:9138;height:17672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utK3sQAAADbAAAADwAAAGRycy9kb3ducmV2LnhtbESPT2vCQBTE7wW/w/IKvdVNW2tDzCrW&#10;InjzT5dCb4/sMwnJvg3ZrcZv7woFj8PM/IbJF4NtxYl6XztW8DJOQBAXztRcKtDf6+cUhA/IBlvH&#10;pOBCHhbz0UOOmXFn3tPpEEoRIewzVFCF0GVS+qIii37sOuLoHV1vMUTZl9L0eI5w28rXJJlKizXH&#10;hQo7WlVUNIc/Gyn65xffJ+ugd/pzu9o1+ittGqWeHoflDESgIdzD/+2NUfD2Abcv8QfI+RU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m60rexAAAANsAAAAPAAAAAAAAAAAA&#10;AAAAAKECAABkcnMvZG93bnJldi54bWxQSwUGAAAAAAQABAD5AAAAkgMAAAAA&#10;" strokecolor="black [3200]" strokeweight="2.25pt">
                        <v:stroke endarrow="open" joinstyle="miter"/>
                      </v:shape>
                    </v:group>
                    <v:shape id="Text Box 2" o:spid="_x0000_s1091" type="#_x0000_t202" style="position:absolute;left:34747;top:-7873;width:4785;height:302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UOFn8EA&#10;AADbAAAADwAAAGRycy9kb3ducmV2LnhtbERPW2vCMBR+H+w/hCPsbU28bMzOKEMZ7Emxm4Jvh+bY&#10;ljUnocls/ffmQdjjx3dfrAbbigt1oXGsYZwpEMSlMw1XGn6+P5/fQISIbLB1TBquFGC1fHxYYG5c&#10;z3u6FLESKYRDjhrqGH0uZShrshgy54kTd3adxZhgV0nTYZ/CbSsnSr1Kiw2nhho9rWsqf4s/q+Gw&#10;PZ+OM7WrNvbF925Qku1cav00Gj7eQUQa4r/47v4yGqZpbPqSfoBc3g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lDhZ/BAAAA2wAAAA8AAAAAAAAAAAAAAAAAmAIAAGRycy9kb3du&#10;cmV2LnhtbFBLBQYAAAAABAAEAPUAAACGAwAAAAA=&#10;" filled="f" stroked="f">
                      <v:textbox>
                        <w:txbxContent>
                          <w:p w:rsidR="008A699E" w:rsidRPr="004C534C" w:rsidRDefault="008A699E" w:rsidP="003C2F4A">
                            <w:pP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  <w:t>.33</w:t>
                            </w:r>
                          </w:p>
                        </w:txbxContent>
                      </v:textbox>
                    </v:shape>
                    <v:shape id="Text Box 2" o:spid="_x0000_s1092" type="#_x0000_t202" style="position:absolute;left:34747;top:-11207;width:4785;height:302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g8gBMIA&#10;AADbAAAADwAAAGRycy9kb3ducmV2LnhtbESPT4vCMBTE74LfITzB25qoq2g1iigLe1rxL3h7NM+2&#10;2LyUJmu7336zsOBxmJnfMMt1a0vxpNoXjjUMBwoEcepMwZmG8+njbQbCB2SDpWPS8EMe1qtuZ4mJ&#10;cQ0f6HkMmYgQ9glqyEOoEil9mpNFP3AVcfTurrYYoqwzaWpsItyWcqTUVFosOC7kWNE2p/Rx/LYa&#10;Ll/32/Vd7bOdnVSNa5VkO5da93vtZgEiUBte4f/2p9EwnsPfl/gD5OoX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GDyAEwgAAANsAAAAPAAAAAAAAAAAAAAAAAJgCAABkcnMvZG93&#10;bnJldi54bWxQSwUGAAAAAAQABAD1AAAAhwMAAAAA&#10;" filled="f" stroked="f">
                      <v:textbox>
                        <w:txbxContent>
                          <w:p w:rsidR="008A699E" w:rsidRPr="004C534C" w:rsidRDefault="008A699E" w:rsidP="003C2F4A">
                            <w:pP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0"/>
                                <w:szCs w:val="18"/>
                                <w:lang w:val="en-SG"/>
                              </w:rPr>
                              <w:t>.51*</w:t>
                            </w:r>
                          </w:p>
                        </w:txbxContent>
                      </v:textbox>
                    </v:shape>
                  </v:group>
                  <v:shape id="Arc 40" o:spid="_x0000_s1093" style="position:absolute;left:16450;top:-21363;width:4450;height:29910;rotation:-90;visibility:visible;mso-wrap-style:square;v-text-anchor:middle" coordsize="444989,29910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OHYzcAA&#10;AADbAAAADwAAAGRycy9kb3ducmV2LnhtbERPz2vCMBS+D/wfwht4W9OJjNEZRQcTwV3WdfdH8mzL&#10;mpeYpFr/e3MY7Pjx/V5tJjuIC4XYO1bwXJQgiLUzPbcKmu+Pp1cQMSEbHByTghtF2KxnDyusjLvy&#10;F13q1IocwrFCBV1KvpIy6o4sxsJ54sydXLCYMgytNAGvOdwOclGWL9Jiz7mhQ0/vHenferQKfL38&#10;2Y1uH/zEp7Fu9p/no9dKzR+n7RuIRFP6F/+5D0bBMq/PX/IPkOs7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OHYzcAAAADbAAAADwAAAAAAAAAAAAAAAACYAgAAZHJzL2Rvd25y&#10;ZXYueG1sUEsFBgAAAAAEAAQA9QAAAIUDAAAAAA==&#10;" path="m207186,3544nsc328319,-52609,433782,554381,444173,1367526v1101,86177,1088,172834,-39,258996c432994,2478021,318127,3093648,192146,2977054l222495,1495516,207186,3544xem207186,3544nfc328319,-52609,433782,554381,444173,1367526v1101,86177,1088,172834,-39,258996c432994,2478021,318127,3093648,192146,2977054e" filled="f" strokecolor="black [3213]" strokeweight=".5pt">
                    <v:stroke startarrow="block" endarrow="block" joinstyle="miter"/>
                    <v:path arrowok="t" o:connecttype="custom" o:connectlocs="207186,3544;444173,1367526;444134,1626522;192146,2977054" o:connectangles="0,0,0,0"/>
                  </v:shape>
                  <v:shape id="Arc 41" o:spid="_x0000_s1094" style="position:absolute;left:35336;top:4971;width:6546;height:17188;visibility:visible;mso-wrap-style:square;v-text-anchor:middle" coordsize="654685,1718731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Cm3y8QA&#10;AADbAAAADwAAAGRycy9kb3ducmV2LnhtbESPQWvCQBSE70L/w/IKvUjdWFRKmlVKacFeBLWX3h7Z&#10;l2RJ9m2aXc3677uC4HGYmW+YYhNtJ840eONYwXyWgSAunTZcK/g5fj2/gvABWWPnmBRcyMNm/TAp&#10;MNdu5D2dD6EWCcI+RwVNCH0upS8bsuhnridOXuUGiyHJoZZ6wDHBbSdfsmwlLRpOCw329NFQ2R5O&#10;VsFoPmNbVy2Pu2k0+L375b/TUqmnx/j+BiJQDPfwrb3VChZzuH5JP0Cu/w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wpt8vEAAAA2wAAAA8AAAAAAAAAAAAAAAAAmAIAAGRycy9k&#10;b3ducmV2LnhtbFBLBQYAAAAABAAEAPUAAACJAwAAAAA=&#10;" path="m318528,312nsc499060,-12455,649423,361028,654553,834955v3999,369414,-82414,704172,-214591,831317l327343,859366c324405,573015,321466,286663,318528,312xem318528,312nfc499060,-12455,649423,361028,654553,834955v3999,369414,-82414,704172,-214591,831317e" filled="f" strokecolor="black [3213]" strokeweight=".5pt">
                    <v:stroke startarrow="block" endarrow="block" joinstyle="miter"/>
                    <v:path arrowok="t" o:connecttype="custom" o:connectlocs="318528,312;654553,834955;439962,1666272" o:connectangles="0,0,0"/>
                  </v:shape>
                  <v:shape id="Arc 42" o:spid="_x0000_s1095" style="position:absolute;left:16453;top:-18185;width:4450;height:29910;rotation:-90;visibility:visible;mso-wrap-style:square;v-text-anchor:middle" coordsize="444989,29910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3/jIcIA&#10;AADbAAAADwAAAGRycy9kb3ducmV2LnhtbESPT2sCMRTE74LfITyhN80qUmQ1K1qoFNpLt/b+2Lz9&#10;g5uXmGR1++2bQsHjMDO/YXb70fTiRj50lhUsFxkI4srqjhsF56/X+QZEiMgae8uk4IcC7IvpZIe5&#10;tnf+pFsZG5EgHHJU0MbocilD1ZLBsLCOOHm19QZjkr6R2uM9wU0vV1n2LA12nBZadPTSUnUpB6PA&#10;levv42BP3o1cD+X59HF9d5VST7PxsAURaYyP8H/7TStYr+DvS/oBsvgF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Pf+MhwgAAANsAAAAPAAAAAAAAAAAAAAAAAJgCAABkcnMvZG93&#10;bnJldi54bWxQSwUGAAAAAAQABAD1AAAAhwMAAAAA&#10;" path="m207186,3544nsc328319,-52609,433782,554381,444173,1367526v1101,86177,1088,172834,-39,258996c432994,2478021,318127,3093648,192146,2977054l222495,1495516,207186,3544xem207186,3544nfc328319,-52609,433782,554381,444173,1367526v1101,86177,1088,172834,-39,258996c432994,2478021,318127,3093648,192146,2977054e" filled="f" strokecolor="black [3213]" strokeweight=".5pt">
                    <v:stroke startarrow="block" endarrow="block" joinstyle="miter"/>
                    <v:path arrowok="t" o:connecttype="custom" o:connectlocs="207186,3544;444173,1367526;444134,1626522;192146,2977054" o:connectangles="0,0,0,0"/>
                  </v:shape>
                  <v:shape id="Arc 43" o:spid="_x0000_s1096" style="position:absolute;left:16453;top:-15075;width:4449;height:29910;rotation:-90;visibility:visible;mso-wrap-style:square;v-text-anchor:middle" coordsize="444989,29910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DNGusMA&#10;AADbAAAADwAAAGRycy9kb3ducmV2LnhtbESPQWvCQBSE70L/w/IKvemmVkRSN6EVFKG9GO39kX0m&#10;odm36+5G47/vFgo9DjPzDbMuR9OLK/nQWVbwPMtAENdWd9woOB230xWIEJE19pZJwZ0ClMXDZI25&#10;tjc+0LWKjUgQDjkqaGN0uZShbslgmFlHnLyz9QZjkr6R2uMtwU0v51m2lAY7TgstOtq0VH9Xg1Hg&#10;qsXX+2B33o18HqrT7vPy4Wqlnh7Ht1cQkcb4H/5r77WCxQv8fkk/QBY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YDNGusMAAADbAAAADwAAAAAAAAAAAAAAAACYAgAAZHJzL2Rv&#10;d25yZXYueG1sUEsFBgAAAAAEAAQA9QAAAIgDAAAAAA==&#10;" path="m207186,3544nsc328319,-52609,433782,554381,444173,1367526v1101,86177,1088,172834,-39,258996c432994,2478021,318127,3093648,192146,2977054l222495,1495516,207186,3544xem207186,3544nfc328319,-52609,433782,554381,444173,1367526v1101,86177,1088,172834,-39,258996c432994,2478021,318127,3093648,192146,2977054e" filled="f" strokecolor="black [3213]" strokeweight=".5pt">
                    <v:stroke startarrow="block" endarrow="block" joinstyle="miter"/>
                    <v:path arrowok="t" o:connecttype="custom" o:connectlocs="207186,3544;444173,1367526;444134,1626522;192146,2977054" o:connectangles="0,0,0,0"/>
                  </v:shape>
                  <v:shape id="Arc 44" o:spid="_x0000_s1097" style="position:absolute;left:17073;top:8285;width:4450;height:29910;rotation:90;visibility:visible;mso-wrap-style:square;v-text-anchor:middle" coordsize="444989,29910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ePfGcMA&#10;AADbAAAADwAAAGRycy9kb3ducmV2LnhtbESPzarCMBSE9xd8h3AEN6KpIhepRvEHxcV14c8DHJtj&#10;W2xOahNtfXtzQXA5zMw3zHTemEI8qXK5ZQWDfgSCOLE651TB+bTpjUE4j6yxsEwKXuRgPmv9TDHW&#10;tuYDPY8+FQHCLkYFmfdlLKVLMjLo+rYkDt7VVgZ9kFUqdYV1gJtCDqPoVxrMOSxkWNIqo+R2fBgF&#10;23LJf92z7I7r/Xq4xGI9uF9OSnXazWICwlPjv+FPe6cVjEbw/yX8ADl7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jePfGcMAAADbAAAADwAAAAAAAAAAAAAAAACYAgAAZHJzL2Rv&#10;d25yZXYueG1sUEsFBgAAAAAEAAQA9QAAAIgDAAAAAA==&#10;" path="m207186,3544nsc328319,-52609,433782,554381,444173,1367526v1101,86177,1088,172834,-39,258996c432994,2478021,318127,3093648,192146,2977054l222495,1495516,207186,3544xem207186,3544nfc328319,-52609,433782,554381,444173,1367526v1101,86177,1088,172834,-39,258996c432994,2478021,318127,3093648,192146,2977054e" filled="f" strokecolor="black [3213]" strokeweight=".5pt">
                    <v:stroke startarrow="block" endarrow="block" joinstyle="miter"/>
                    <v:path arrowok="t" o:connecttype="custom" o:connectlocs="207186,3544;444173,1367526;444134,1626522;192146,2977054" o:connectangles="0,0,0,0"/>
                  </v:shape>
                </v:group>
                <v:shape id="Straight Arrow Connector 45" o:spid="_x0000_s1098" type="#_x0000_t32" style="position:absolute;left:11778;top:3254;width:7827;height:8706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" strokecolor="black [3200]" strokeweight=".5pt">
                  <v:stroke endarrow="open" joinstyle="miter"/>
                </v:shape>
                <v:shape id="Straight Arrow Connector 46" o:spid="_x0000_s1099" type="#_x0000_t32" style="position:absolute;left:11778;top:6354;width:7823;height:5748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wUB5KsEAAADbAAAADwAAAGRycy9kb3ducmV2LnhtbESPT4vCMBTE78J+h/AWvIhNFS1Lt6ks&#10;gtWrfw57fDZv27LNS2mi1m9vBMHjMDO/YbLVYFpxpd41lhXMohgEcWl1w5WC03Ez/QLhPLLG1jIp&#10;uJODVf4xyjDV9sZ7uh58JQKEXYoKau+7VEpX1mTQRbYjDt6f7Q36IPtK6h5vAW5aOY/jRBpsOCzU&#10;2NG6pvL/cDEKCpKTYbvlpU9+J0V5tg4LdkqNP4efbxCeBv8Ov9o7rWCRwPNL+AEyf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BQHkqwQAAANsAAAAPAAAAAAAAAAAAAAAA&#10;AKECAABkcnMvZG93bnJldi54bWxQSwUGAAAAAAQABAD5AAAAjwMAAAAA&#10;" strokecolor="black [3200]" strokeweight=".5pt">
                  <v:stroke endarrow="open" joinstyle="miter"/>
                </v:shape>
                <v:shape id="Straight Arrow Connector 47" o:spid="_x0000_s1100" type="#_x0000_t32" style="position:absolute;left:11778;top:9376;width:7823;height:2726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rgzcscAAAADbAAAADwAAAGRycy9kb3ducmV2LnhtbESPQYvCMBSE7wv+h/AEL6KpsqtSjUUE&#10;q9dVDx6fzbMtNi+libX+e7Mg7HGYmW+YVdKZSrTUuNKygsk4AkGcWV1yruB82o0WIJxH1lhZJgUv&#10;cpCse18rjLV98i+1R5+LAGEXo4LC+zqW0mUFGXRjWxMH72Ybgz7IJpe6wWeAm0pOo2gmDZYcFgqs&#10;aVtQdj8+jIKU5LDb7/nHzy7DNLtahyk7pQb9brME4anz/+FP+6AVfM/h70v4AXL9Bg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K4M3LHAAAAA2wAAAA8AAAAAAAAAAAAAAAAA&#10;oQIAAGRycy9kb3ducmV2LnhtbFBLBQYAAAAABAAEAPkAAACOAwAAAAA=&#10;" strokecolor="black [3200]" strokeweight=".5pt">
                  <v:stroke endarrow="open" joinstyle="miter"/>
                </v:shape>
                <v:shape id="Straight Arrow Connector 48" o:spid="_x0000_s1101" type="#_x0000_t32" style="position:absolute;left:33243;top:3022;width:8447;height:8706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V63ssEAAADbAAAADwAAAGRycy9kb3ducmV2LnhtbERPz2vCMBS+D/wfwhvspmllDOlMy6gI&#10;Y7e5gXp7a55psXkpSbTtf78cBjt+fL+31WR7cScfOscK8lUGgrhxumOj4Ptrv9yACBFZY++YFMwU&#10;oCoXD1sstBv5k+6HaEQK4VCggjbGoZAyNC1ZDCs3ECfu4rzFmKA3UnscU7jt5TrLXqTFjlNDiwPV&#10;LTXXw80qWPvdaPJ5buqf08dwNmN+dHWu1NPj9PYKItIU/8V/7net4DmNTV/SD5DlL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pXreywQAAANsAAAAPAAAAAAAAAAAAAAAA&#10;AKECAABkcnMvZG93bnJldi54bWxQSwUGAAAAAAQABAD5AAAAjwMAAAAA&#10;" strokecolor="black [3200]" strokeweight=".5pt">
                  <v:stroke endarrow="open" joinstyle="miter"/>
                </v:shape>
                <v:shape id="Straight Arrow Connector 49" o:spid="_x0000_s1102" type="#_x0000_t32" style="position:absolute;left:33243;top:6354;width:8446;height:5374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hISKcQAAADbAAAADwAAAGRycy9kb3ducmV2LnhtbESPQWvCQBSE7wX/w/KE3uomUkobXUUi&#10;hdKbVmh7e2afm2D2bdjdmuTfuwXB4zAz3zDL9WBbcSEfGscK8lkGgrhyumGj4PD1/vQKIkRkja1j&#10;UjBSgPVq8rDEQrued3TZRyMShEOBCuoYu0LKUNVkMcxcR5y8k/MWY5LeSO2xT3DbynmWvUiLDaeF&#10;Gjsqa6rO+z+rYO63vcnHsSqPP5/dr+nzb1fmSj1Oh80CRKQh3sO39odW8PwG/1/SD5CrK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GEhIpxAAAANsAAAAPAAAAAAAAAAAA&#10;AAAAAKECAABkcnMvZG93bnJldi54bWxQSwUGAAAAAAQABAD5AAAAkgMAAAAA&#10;" strokecolor="black [3200]" strokeweight=".5pt">
                  <v:stroke endarrow="open" joinstyle="miter"/>
                </v:shape>
                <v:shape id="Straight Arrow Connector 50" o:spid="_x0000_s1103" type="#_x0000_t32" style="position:absolute;left:33243;top:9221;width:8446;height:2505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vEtacEAAADbAAAADwAAAGRycy9kb3ducmV2LnhtbERPz2vCMBS+D/wfwhvspmmFDelMy6gI&#10;Y7e5gXp7a55psXkpSbTtf78cBjt+fL+31WR7cScfOscK8lUGgrhxumOj4Ptrv9yACBFZY++YFMwU&#10;oCoXD1sstBv5k+6HaEQK4VCggjbGoZAyNC1ZDCs3ECfu4rzFmKA3UnscU7jt5TrLXqTFjlNDiwPV&#10;LTXXw80qWPvdaPJ5buqf08dwNmN+dHWu1NPj9PYKItIU/8V/7net4DmtT1/SD5DlL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S8S1pwQAAANsAAAAPAAAAAAAAAAAAAAAA&#10;AKECAABkcnMvZG93bnJldi54bWxQSwUGAAAAAAQABAD5AAAAjwMAAAAA&#10;" strokecolor="black [3200]" strokeweight=".5pt">
                  <v:stroke endarrow="open" joinstyle="miter"/>
                </v:shape>
              </v:group>
            </w:pict>
          </mc:Fallback>
        </mc:AlternateContent>
      </w:r>
    </w:p>
    <w:p w:rsidR="002C45C4" w:rsidRDefault="002C45C4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2C45C4" w:rsidRDefault="002C45C4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2C45C4" w:rsidRDefault="002C45C4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8A699E">
      <w:pPr>
        <w:spacing w:line="480" w:lineRule="auto"/>
        <w:rPr>
          <w:rFonts w:ascii="Times New Roman" w:hAnsi="Times New Roman"/>
          <w:sz w:val="24"/>
          <w:szCs w:val="24"/>
        </w:rPr>
      </w:pPr>
      <w:r w:rsidRPr="000C0978">
        <w:rPr>
          <w:rFonts w:ascii="Times New Roman" w:hAnsi="Times New Roman"/>
          <w:sz w:val="24"/>
          <w:szCs w:val="24"/>
        </w:rPr>
        <w:t xml:space="preserve">Figure </w:t>
      </w:r>
      <w:r>
        <w:rPr>
          <w:rFonts w:ascii="Times New Roman" w:hAnsi="Times New Roman"/>
          <w:sz w:val="24"/>
          <w:szCs w:val="24"/>
        </w:rPr>
        <w:t>S2</w:t>
      </w:r>
      <w:r w:rsidRPr="000C0978">
        <w:rPr>
          <w:rFonts w:ascii="Times New Roman" w:hAnsi="Times New Roman"/>
          <w:sz w:val="24"/>
          <w:szCs w:val="24"/>
        </w:rPr>
        <w:t>.</w:t>
      </w:r>
      <w:r w:rsidRPr="00BB003B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Robust M</w:t>
      </w:r>
      <w:r w:rsidRPr="00BB003B">
        <w:rPr>
          <w:rFonts w:ascii="Times New Roman" w:hAnsi="Times New Roman"/>
          <w:sz w:val="24"/>
          <w:szCs w:val="24"/>
        </w:rPr>
        <w:t>aximum likelihood estima</w:t>
      </w:r>
      <w:r>
        <w:rPr>
          <w:rFonts w:ascii="Times New Roman" w:hAnsi="Times New Roman"/>
          <w:sz w:val="24"/>
          <w:szCs w:val="24"/>
        </w:rPr>
        <w:t>tion</w:t>
      </w:r>
      <w:r w:rsidRPr="00BB003B">
        <w:rPr>
          <w:rFonts w:ascii="Times New Roman" w:hAnsi="Times New Roman"/>
          <w:sz w:val="24"/>
          <w:szCs w:val="24"/>
        </w:rPr>
        <w:t xml:space="preserve"> of the </w:t>
      </w:r>
      <w:r>
        <w:rPr>
          <w:rFonts w:ascii="Times New Roman" w:hAnsi="Times New Roman"/>
          <w:sz w:val="24"/>
          <w:szCs w:val="24"/>
        </w:rPr>
        <w:t>cross-lagged</w:t>
      </w:r>
      <w:r w:rsidRPr="00BB003B">
        <w:rPr>
          <w:rFonts w:ascii="Times New Roman" w:hAnsi="Times New Roman"/>
          <w:sz w:val="24"/>
          <w:szCs w:val="24"/>
        </w:rPr>
        <w:t xml:space="preserve"> model</w:t>
      </w:r>
      <w:r>
        <w:rPr>
          <w:rFonts w:ascii="Times New Roman" w:hAnsi="Times New Roman"/>
          <w:sz w:val="24"/>
          <w:szCs w:val="24"/>
        </w:rPr>
        <w:t xml:space="preserve"> with age, sex, clinical dementia ratings and follow-up duration included as covariates</w:t>
      </w:r>
      <w:r w:rsidRPr="00BB003B">
        <w:rPr>
          <w:rFonts w:ascii="Times New Roman" w:hAnsi="Times New Roman"/>
          <w:sz w:val="24"/>
          <w:szCs w:val="24"/>
        </w:rPr>
        <w:t>.</w:t>
      </w:r>
      <w:r w:rsidRPr="00487C8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Figures in parentheses represent standard errors of the estimates.</w:t>
      </w:r>
      <w:r w:rsidRPr="00BB003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Straight lines represent regression paths. Curve lines represent residual covariance. Fit indices indicated unsatisfactory fit (</w:t>
      </w:r>
      <w:r w:rsidRPr="00602240">
        <w:rPr>
          <w:rStyle w:val="texhtml"/>
          <w:rFonts w:ascii="Times New Roman" w:hAnsi="Times New Roman"/>
          <w:bCs/>
          <w:i/>
          <w:iCs/>
          <w:color w:val="222222"/>
          <w:sz w:val="24"/>
          <w:szCs w:val="24"/>
          <w:shd w:val="clear" w:color="auto" w:fill="FFFFFF"/>
        </w:rPr>
        <w:t>χ</w:t>
      </w:r>
      <w:r w:rsidRPr="00602240">
        <w:rPr>
          <w:rStyle w:val="texhtml"/>
          <w:rFonts w:ascii="Times New Roman" w:hAnsi="Times New Roman"/>
          <w:bCs/>
          <w:color w:val="222222"/>
          <w:sz w:val="24"/>
          <w:szCs w:val="24"/>
          <w:shd w:val="clear" w:color="auto" w:fill="FFFFFF"/>
          <w:vertAlign w:val="superscript"/>
        </w:rPr>
        <w:t>2</w:t>
      </w:r>
      <w:r w:rsidRPr="00602240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 (</w:t>
      </w:r>
      <w:r w:rsidRPr="003C2F4A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39</w:t>
      </w:r>
      <w:proofErr w:type="gramStart"/>
      <w:r w:rsidRPr="00602240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)</w:t>
      </w:r>
      <w:r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=</w:t>
      </w:r>
      <w:proofErr w:type="gramEnd"/>
      <w:r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 xml:space="preserve"> 8</w:t>
      </w:r>
      <w:r w:rsidR="00252C57"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>4.67</w:t>
      </w:r>
      <w:r>
        <w:rPr>
          <w:rStyle w:val="apple-converted-space"/>
          <w:rFonts w:ascii="Times New Roman" w:hAnsi="Times New Roman"/>
          <w:bCs/>
          <w:color w:val="222222"/>
          <w:sz w:val="24"/>
          <w:szCs w:val="24"/>
          <w:shd w:val="clear" w:color="auto" w:fill="FFFFFF"/>
        </w:rPr>
        <w:t xml:space="preserve">; </w:t>
      </w:r>
      <w:r>
        <w:rPr>
          <w:rFonts w:ascii="Times New Roman" w:hAnsi="Times New Roman"/>
          <w:sz w:val="24"/>
          <w:szCs w:val="24"/>
        </w:rPr>
        <w:t>CFI = .923; RMSEA= .08</w:t>
      </w:r>
      <w:r w:rsidR="00252C57">
        <w:rPr>
          <w:rFonts w:ascii="Times New Roman" w:hAnsi="Times New Roman"/>
          <w:sz w:val="24"/>
          <w:szCs w:val="24"/>
        </w:rPr>
        <w:t>6; SRMR= .100</w:t>
      </w:r>
      <w:r>
        <w:rPr>
          <w:rFonts w:ascii="Times New Roman" w:hAnsi="Times New Roman"/>
          <w:sz w:val="24"/>
          <w:szCs w:val="24"/>
        </w:rPr>
        <w:t xml:space="preserve">; AIC= </w:t>
      </w:r>
      <w:r w:rsidR="00252C57">
        <w:rPr>
          <w:rFonts w:ascii="Times New Roman" w:hAnsi="Times New Roman"/>
          <w:sz w:val="24"/>
          <w:szCs w:val="24"/>
        </w:rPr>
        <w:t>7833</w:t>
      </w:r>
      <w:r>
        <w:rPr>
          <w:rFonts w:ascii="Times New Roman" w:hAnsi="Times New Roman"/>
          <w:sz w:val="24"/>
          <w:szCs w:val="24"/>
        </w:rPr>
        <w:t xml:space="preserve">; BIC = </w:t>
      </w:r>
      <w:r w:rsidR="00252C57">
        <w:rPr>
          <w:rFonts w:ascii="Times New Roman" w:hAnsi="Times New Roman"/>
          <w:sz w:val="24"/>
          <w:szCs w:val="24"/>
        </w:rPr>
        <w:t>7990</w:t>
      </w:r>
      <w:r>
        <w:rPr>
          <w:rFonts w:ascii="Times New Roman" w:hAnsi="Times New Roman"/>
          <w:sz w:val="24"/>
          <w:szCs w:val="24"/>
        </w:rPr>
        <w:t>). GDS = Geriatric Depression Scale;</w:t>
      </w:r>
      <w:r w:rsidRPr="005A0937">
        <w:t xml:space="preserve"> </w:t>
      </w:r>
      <w:r w:rsidRPr="00181DEF">
        <w:rPr>
          <w:rFonts w:ascii="Times New Roman" w:hAnsi="Times New Roman"/>
          <w:sz w:val="24"/>
          <w:szCs w:val="24"/>
        </w:rPr>
        <w:t>RAVLT = Rey Auditory Verbal Learning Test; I = Immediate recall; D = Delayed recall; R = Recognition</w:t>
      </w:r>
      <w:r>
        <w:rPr>
          <w:rFonts w:ascii="Times New Roman" w:hAnsi="Times New Roman"/>
          <w:sz w:val="24"/>
          <w:szCs w:val="24"/>
        </w:rPr>
        <w:t>.</w:t>
      </w:r>
      <w:r w:rsidRPr="00181DEF"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>*</w:t>
      </w:r>
      <w:r w:rsidRPr="00CA483E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&gt; .05, **</w:t>
      </w:r>
      <w:r w:rsidRPr="003E1761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&gt; .01, ***</w:t>
      </w:r>
      <w:r w:rsidRPr="003E1761"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&gt; .001.</w:t>
      </w:r>
      <w:proofErr w:type="gramEnd"/>
      <w:r>
        <w:rPr>
          <w:rFonts w:ascii="Times New Roman" w:hAnsi="Times New Roman"/>
          <w:sz w:val="24"/>
          <w:szCs w:val="24"/>
        </w:rPr>
        <w:t xml:space="preserve">  </w:t>
      </w: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8A699E" w:rsidRDefault="008A699E" w:rsidP="003C2F4A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EE292E" w:rsidRPr="00EE292E" w:rsidRDefault="00EE292E" w:rsidP="003C2F4A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Table S1. Details on extracting </w:t>
      </w:r>
      <w:r w:rsidRPr="004E5882">
        <w:rPr>
          <w:rFonts w:ascii="Times New Roman" w:hAnsi="Times New Roman"/>
          <w:i/>
          <w:sz w:val="24"/>
          <w:szCs w:val="24"/>
        </w:rPr>
        <w:t>β</w:t>
      </w:r>
      <w:r>
        <w:rPr>
          <w:rFonts w:ascii="Times New Roman" w:hAnsi="Times New Roman"/>
          <w:sz w:val="24"/>
          <w:szCs w:val="24"/>
        </w:rPr>
        <w:t xml:space="preserve"> and SE</w:t>
      </w:r>
      <w:r w:rsidRPr="00AD62A1">
        <w:rPr>
          <w:rFonts w:ascii="Times New Roman" w:hAnsi="Times New Roman"/>
          <w:i/>
          <w:sz w:val="24"/>
          <w:szCs w:val="24"/>
          <w:vertAlign w:val="subscript"/>
        </w:rPr>
        <w:t>β</w:t>
      </w:r>
      <w:r>
        <w:rPr>
          <w:rFonts w:ascii="Times New Roman" w:hAnsi="Times New Roman"/>
          <w:i/>
          <w:sz w:val="24"/>
          <w:szCs w:val="24"/>
          <w:vertAlign w:val="subscript"/>
        </w:rPr>
        <w:t xml:space="preserve"> </w:t>
      </w:r>
      <w:r>
        <w:rPr>
          <w:rFonts w:ascii="Times New Roman" w:hAnsi="Times New Roman"/>
          <w:sz w:val="24"/>
          <w:szCs w:val="24"/>
        </w:rPr>
        <w:t>from each included study.</w:t>
      </w:r>
    </w:p>
    <w:tbl>
      <w:tblPr>
        <w:tblStyle w:val="TableGrid"/>
        <w:tblW w:w="935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05"/>
        <w:gridCol w:w="536"/>
        <w:gridCol w:w="745"/>
        <w:gridCol w:w="2551"/>
        <w:gridCol w:w="3122"/>
      </w:tblGrid>
      <w:tr w:rsidR="00D43958" w:rsidTr="002C45C4">
        <w:trPr>
          <w:trHeight w:val="644"/>
        </w:trPr>
        <w:tc>
          <w:tcPr>
            <w:tcW w:w="2405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D43958" w:rsidRPr="00EE292E" w:rsidRDefault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Study</w:t>
            </w:r>
          </w:p>
        </w:tc>
        <w:tc>
          <w:tcPr>
            <w:tcW w:w="1281" w:type="dxa"/>
            <w:gridSpan w:val="2"/>
            <w:tcBorders>
              <w:top w:val="single" w:sz="4" w:space="0" w:color="auto"/>
              <w:bottom w:val="nil"/>
            </w:tcBorders>
          </w:tcPr>
          <w:p w:rsidR="00D43958" w:rsidRPr="00EE292E" w:rsidRDefault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  <w:u w:val="single"/>
              </w:rPr>
              <w:t>Reported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?</w:t>
            </w:r>
          </w:p>
        </w:tc>
        <w:tc>
          <w:tcPr>
            <w:tcW w:w="255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D43958" w:rsidRPr="00EE292E" w:rsidRDefault="00D43958" w:rsidP="00A352EC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 xml:space="preserve">Information </w:t>
            </w:r>
            <w:r w:rsidR="00A352EC">
              <w:rPr>
                <w:rFonts w:ascii="Times New Roman" w:hAnsi="Times New Roman"/>
                <w:sz w:val="24"/>
                <w:szCs w:val="24"/>
              </w:rPr>
              <w:t>used</w:t>
            </w:r>
            <w:bookmarkStart w:id="1" w:name="_GoBack"/>
            <w:bookmarkEnd w:id="1"/>
            <w:r w:rsidRPr="00EE292E">
              <w:rPr>
                <w:rFonts w:ascii="Times New Roman" w:hAnsi="Times New Roman"/>
                <w:sz w:val="24"/>
                <w:szCs w:val="24"/>
              </w:rPr>
              <w:t xml:space="preserve"> to compute 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β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and SE</w:t>
            </w:r>
            <w:r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β</w:t>
            </w:r>
          </w:p>
        </w:tc>
        <w:tc>
          <w:tcPr>
            <w:tcW w:w="312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D43958" w:rsidRPr="00EE292E" w:rsidRDefault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 xml:space="preserve">Method </w:t>
            </w:r>
            <w:r w:rsidR="00766B6B">
              <w:rPr>
                <w:rFonts w:ascii="Times New Roman" w:hAnsi="Times New Roman"/>
                <w:sz w:val="24"/>
                <w:szCs w:val="24"/>
              </w:rPr>
              <w:t>for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obtaining 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β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and</w:t>
            </w:r>
            <w:r w:rsidR="00766B6B">
              <w:rPr>
                <w:rFonts w:ascii="Times New Roman" w:hAnsi="Times New Roman"/>
                <w:sz w:val="24"/>
                <w:szCs w:val="24"/>
              </w:rPr>
              <w:t>/or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SE</w:t>
            </w:r>
            <w:r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β</w:t>
            </w:r>
          </w:p>
        </w:tc>
      </w:tr>
      <w:tr w:rsidR="002C45C4" w:rsidTr="002C45C4">
        <w:trPr>
          <w:trHeight w:val="643"/>
        </w:trPr>
        <w:tc>
          <w:tcPr>
            <w:tcW w:w="2405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6" w:type="dxa"/>
            <w:tcBorders>
              <w:top w:val="nil"/>
              <w:bottom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β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745" w:type="dxa"/>
            <w:tcBorders>
              <w:top w:val="nil"/>
              <w:bottom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SE</w:t>
            </w:r>
            <w:r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β</w:t>
            </w:r>
          </w:p>
        </w:tc>
        <w:tc>
          <w:tcPr>
            <w:tcW w:w="2551" w:type="dxa"/>
            <w:vMerge/>
            <w:tcBorders>
              <w:top w:val="nil"/>
              <w:bottom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122" w:type="dxa"/>
            <w:vMerge/>
            <w:tcBorders>
              <w:top w:val="nil"/>
              <w:bottom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D43958" w:rsidTr="002C45C4">
        <w:tc>
          <w:tcPr>
            <w:tcW w:w="2405" w:type="dxa"/>
            <w:tcBorders>
              <w:top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Gerstorf</w:t>
            </w:r>
            <w:proofErr w:type="spellEnd"/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et al. (2009)</w:t>
            </w:r>
          </w:p>
        </w:tc>
        <w:tc>
          <w:tcPr>
            <w:tcW w:w="536" w:type="dxa"/>
            <w:tcBorders>
              <w:top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745" w:type="dxa"/>
            <w:tcBorders>
              <w:top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B, SE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B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and SD</w:t>
            </w:r>
          </w:p>
        </w:tc>
        <w:tc>
          <w:tcPr>
            <w:tcW w:w="3122" w:type="dxa"/>
            <w:tcBorders>
              <w:top w:val="single" w:sz="4" w:space="0" w:color="auto"/>
            </w:tcBorders>
          </w:tcPr>
          <w:p w:rsidR="00766B6B" w:rsidRDefault="00D43958"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β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=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 xml:space="preserve"> B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* SD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/SD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  <w:vertAlign w:val="subscript"/>
              </w:rPr>
            </w:pPr>
          </w:p>
          <w:p w:rsidR="00D43958" w:rsidRPr="00EE292E" w:rsidRDefault="004438AA" w:rsidP="00D43958">
            <w:pPr>
              <w:rPr>
                <w:rFonts w:ascii="Times New Roman" w:hAnsi="Times New Roman"/>
                <w:sz w:val="24"/>
                <w:szCs w:val="24"/>
                <w:vertAlign w:val="subscript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SE</w:t>
            </w:r>
            <w:r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β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(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)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=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r w:rsidR="00D43958" w:rsidRPr="00EE292E">
              <w:rPr>
                <w:rFonts w:ascii="Times New Roman" w:hAnsi="Times New Roman"/>
                <w:sz w:val="24"/>
                <w:szCs w:val="24"/>
              </w:rPr>
              <w:t>SE</w:t>
            </w:r>
            <w:r w:rsidR="00D43958"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B</w:t>
            </w:r>
            <w:r w:rsidRPr="004438AA">
              <w:rPr>
                <w:rFonts w:ascii="Times New Roman" w:hAnsi="Times New Roman"/>
                <w:sz w:val="24"/>
                <w:szCs w:val="24"/>
                <w:vertAlign w:val="subscript"/>
              </w:rPr>
              <w:t>(</w:t>
            </w:r>
            <w:r w:rsidR="00D43958"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)</w:t>
            </w:r>
            <w:r w:rsidR="00D43958"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 xml:space="preserve"> </w:t>
            </w:r>
            <w:r w:rsidR="00D43958" w:rsidRPr="00EE292E">
              <w:rPr>
                <w:rFonts w:ascii="Times New Roman" w:hAnsi="Times New Roman"/>
                <w:sz w:val="24"/>
                <w:szCs w:val="24"/>
              </w:rPr>
              <w:t>* SD</w:t>
            </w:r>
            <w:r w:rsidR="00D43958"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="00D43958" w:rsidRPr="00EE292E">
              <w:rPr>
                <w:rFonts w:ascii="Times New Roman" w:hAnsi="Times New Roman"/>
                <w:sz w:val="24"/>
                <w:szCs w:val="24"/>
              </w:rPr>
              <w:t>/SD</w:t>
            </w:r>
            <w:r w:rsidR="00D43958"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</w:tc>
      </w:tr>
      <w:tr w:rsidR="00D43958" w:rsidTr="002C45C4">
        <w:tc>
          <w:tcPr>
            <w:tcW w:w="2405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Bunce et al. (2014)</w:t>
            </w:r>
          </w:p>
        </w:tc>
        <w:tc>
          <w:tcPr>
            <w:tcW w:w="536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745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2551" w:type="dxa"/>
          </w:tcPr>
          <w:p w:rsidR="00D43958" w:rsidRDefault="00D43958" w:rsidP="00D43958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B, SD</w:t>
            </w:r>
            <w:r w:rsidR="00EE292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EE292E" w:rsidRPr="00EE292E">
              <w:rPr>
                <w:rFonts w:ascii="Times New Roman" w:hAnsi="Times New Roman"/>
                <w:sz w:val="24"/>
                <w:szCs w:val="24"/>
              </w:rPr>
              <w:t>and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p</w:t>
            </w:r>
          </w:p>
          <w:p w:rsidR="002C45C4" w:rsidRPr="002C45C4" w:rsidRDefault="002C45C4" w:rsidP="00D43958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Note: only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D</w:t>
            </w:r>
            <w:r w:rsidR="00705C55">
              <w:rPr>
                <w:rFonts w:ascii="Times New Roman" w:hAnsi="Times New Roman"/>
                <w:sz w:val="24"/>
                <w:szCs w:val="24"/>
                <w:vertAlign w:val="subscript"/>
              </w:rPr>
              <w:t>memo</w:t>
            </w:r>
            <w:r w:rsidR="00766B6B">
              <w:rPr>
                <w:rFonts w:ascii="Times New Roman" w:hAnsi="Times New Roman"/>
                <w:sz w:val="24"/>
                <w:szCs w:val="24"/>
                <w:vertAlign w:val="subscript"/>
              </w:rPr>
              <w:t>ry</w:t>
            </w:r>
            <w:proofErr w:type="spellEnd"/>
            <w:r w:rsidR="00766B6B">
              <w:rPr>
                <w:rFonts w:ascii="Times New Roman" w:hAnsi="Times New Roman"/>
                <w:sz w:val="24"/>
                <w:szCs w:val="24"/>
                <w:vertAlign w:val="subscript"/>
              </w:rPr>
              <w:t xml:space="preserve"> </w:t>
            </w:r>
            <w:r w:rsidR="00222FC7" w:rsidRPr="00222FC7">
              <w:rPr>
                <w:rFonts w:ascii="Times New Roman" w:hAnsi="Times New Roman"/>
                <w:sz w:val="24"/>
                <w:szCs w:val="24"/>
              </w:rPr>
              <w:t>was</w:t>
            </w:r>
            <w:r w:rsidR="00222FC7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reported.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D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dep</w:t>
            </w:r>
            <w:r w:rsidR="00766B6B">
              <w:rPr>
                <w:rFonts w:ascii="Times New Roman" w:hAnsi="Times New Roman"/>
                <w:sz w:val="24"/>
                <w:szCs w:val="24"/>
                <w:vertAlign w:val="subscript"/>
              </w:rPr>
              <w:t>ressio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 xml:space="preserve"> </w:t>
            </w:r>
            <w:r w:rsidR="00222FC7" w:rsidRPr="00222FC7">
              <w:rPr>
                <w:rFonts w:ascii="Times New Roman" w:hAnsi="Times New Roman"/>
                <w:sz w:val="24"/>
                <w:szCs w:val="24"/>
              </w:rPr>
              <w:t>was</w:t>
            </w:r>
            <w:r w:rsidR="00222FC7">
              <w:rPr>
                <w:rFonts w:ascii="Times New Roman" w:hAnsi="Times New Roman"/>
                <w:sz w:val="24"/>
                <w:szCs w:val="24"/>
                <w:vertAlign w:val="subscript"/>
              </w:rPr>
              <w:t xml:space="preserve"> </w:t>
            </w:r>
            <w:r w:rsidR="004438AA">
              <w:rPr>
                <w:rFonts w:ascii="Times New Roman" w:hAnsi="Times New Roman"/>
                <w:sz w:val="24"/>
                <w:szCs w:val="24"/>
              </w:rPr>
              <w:t xml:space="preserve">obtained from </w:t>
            </w:r>
            <w:proofErr w:type="spellStart"/>
            <w:r w:rsidR="004438AA">
              <w:rPr>
                <w:rFonts w:ascii="Times New Roman" w:hAnsi="Times New Roman"/>
                <w:sz w:val="24"/>
                <w:szCs w:val="24"/>
              </w:rPr>
              <w:t>Bunce</w:t>
            </w:r>
            <w:proofErr w:type="spellEnd"/>
            <w:r w:rsidR="004438AA">
              <w:rPr>
                <w:rFonts w:ascii="Times New Roman" w:hAnsi="Times New Roman"/>
                <w:sz w:val="24"/>
                <w:szCs w:val="24"/>
              </w:rPr>
              <w:t xml:space="preserve"> et al.</w:t>
            </w:r>
            <w:r w:rsidR="004438AA">
              <w:rPr>
                <w:rFonts w:ascii="Times New Roman" w:hAnsi="Times New Roman"/>
                <w:sz w:val="24"/>
                <w:szCs w:val="24"/>
              </w:rPr>
              <w:fldChar w:fldCharType="begin" w:fldLock="1"/>
            </w:r>
            <w:r w:rsidR="004438AA">
              <w:rPr>
                <w:rFonts w:ascii="Times New Roman" w:hAnsi="Times New Roman"/>
                <w:sz w:val="24"/>
                <w:szCs w:val="24"/>
              </w:rPr>
              <w:instrText>ADDIN CSL_CITATION { "citationItems" : [ { "id" : "ITEM-1", "itemData" : { "DOI" : "10.1016/j.jpsychires.2012.08.023", "ISSN" : "0022-3956", "author" : [ { "dropping-particle" : "", "family" : "Bunce", "given" : "David", "non-dropping-particle" : "", "parse-names" : false, "suffix" : "" }, { "dropping-particle" : "", "family" : "Batterham", "given" : "Philip J", "non-dropping-particle" : "", "parse-names" : false, "suffix" : "" }, { "dropping-particle" : "", "family" : "Mackinnon", "given" : "Andrew J", "non-dropping-particle" : "", "parse-names" : false, "suffix" : "" }, { "dropping-particle" : "", "family" : "Christensen", "given" : "Helen", "non-dropping-particle" : "", "parse-names" : false, "suffix" : "" } ], "container-title" : "Journal of Psychiatric Research", "id" : "ITEM-1", "issue" : "12", "issued" : { "date-parts" : [ [ "2017", "7", "10" ] ] }, "note" : "doi: 10.1016/j.jpsychires.2012.08.023", "page" : "1662-1666", "publisher" : "Elsevier", "title" : "Depression, anxiety and cognition in community-dwelling adults aged 70 years and over", "type" : "article-journal", "volume" : "46" }, "uris" : [ "http://www.mendeley.com/documents/?uuid=f0a99b16-7a69-495e-81d1-ab1813ea8ca5" ] } ], "mendeley" : { "formattedCitation" : "&lt;sup&gt;1&lt;/sup&gt;", "plainTextFormattedCitation" : "1" }, "properties" : { "noteIndex" : 0 }, "schema" : "https://github.com/citation-style-language/schema/raw/master/csl-citation.json" }</w:instrText>
            </w:r>
            <w:r w:rsidR="004438AA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4438AA" w:rsidRPr="004438AA">
              <w:rPr>
                <w:rFonts w:ascii="Times New Roman" w:hAnsi="Times New Roman"/>
                <w:noProof/>
                <w:sz w:val="24"/>
                <w:szCs w:val="24"/>
                <w:vertAlign w:val="superscript"/>
              </w:rPr>
              <w:t>1</w:t>
            </w:r>
            <w:r w:rsidR="004438AA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  <w:tc>
          <w:tcPr>
            <w:tcW w:w="3122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  <w:vertAlign w:val="subscript"/>
              </w:rPr>
            </w:pP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β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 =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 xml:space="preserve"> B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* SD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/SD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  <w:p w:rsidR="00D43958" w:rsidRPr="00EE292E" w:rsidRDefault="004438AA" w:rsidP="006A5440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SE</w:t>
            </w:r>
            <w:r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β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(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)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=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)</w:t>
            </w:r>
            <w:r w:rsidR="00D43958" w:rsidRPr="00EE292E">
              <w:rPr>
                <w:rFonts w:ascii="Times New Roman" w:hAnsi="Times New Roman"/>
                <w:sz w:val="24"/>
                <w:szCs w:val="24"/>
              </w:rPr>
              <w:t xml:space="preserve"> =B</w:t>
            </w:r>
            <w:r>
              <w:rPr>
                <w:rFonts w:ascii="Times New Roman" w:hAnsi="Times New Roman"/>
                <w:sz w:val="24"/>
                <w:szCs w:val="24"/>
              </w:rPr>
              <w:t>(</w:t>
            </w:r>
            <w:r w:rsidR="00D43958"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)</w:t>
            </w:r>
            <w:r w:rsidR="00D43958" w:rsidRPr="00EE292E">
              <w:rPr>
                <w:rFonts w:ascii="Times New Roman" w:hAnsi="Times New Roman"/>
                <w:sz w:val="24"/>
                <w:szCs w:val="24"/>
              </w:rPr>
              <w:t>/ Z(</w:t>
            </w:r>
            <w:r w:rsidR="00D43958" w:rsidRPr="00EE292E">
              <w:rPr>
                <w:rFonts w:ascii="Times New Roman" w:hAnsi="Times New Roman"/>
                <w:i/>
                <w:sz w:val="24"/>
                <w:szCs w:val="24"/>
              </w:rPr>
              <w:t>p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>/2</w:t>
            </w:r>
            <w:r w:rsidR="006A5440">
              <w:rPr>
                <w:rFonts w:ascii="Times New Roman" w:hAnsi="Times New Roman"/>
                <w:sz w:val="24"/>
                <w:szCs w:val="24"/>
              </w:rPr>
              <w:t>)</w:t>
            </w:r>
            <w:r w:rsidRPr="004438AA">
              <w:rPr>
                <w:rFonts w:ascii="Times New Roman" w:hAnsi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43958" w:rsidTr="002C45C4">
        <w:tc>
          <w:tcPr>
            <w:tcW w:w="2405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Zahodne</w:t>
            </w:r>
            <w:proofErr w:type="spellEnd"/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et al. (2014)</w:t>
            </w:r>
          </w:p>
        </w:tc>
        <w:tc>
          <w:tcPr>
            <w:tcW w:w="536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745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2551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B, SE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B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and SD</w:t>
            </w:r>
          </w:p>
        </w:tc>
        <w:tc>
          <w:tcPr>
            <w:tcW w:w="3122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  <w:vertAlign w:val="subscript"/>
              </w:rPr>
            </w:pP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β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 =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 xml:space="preserve"> B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* SD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/SD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  <w:vertAlign w:val="subscript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SE</w:t>
            </w:r>
            <w:r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β</w:t>
            </w:r>
            <w:r w:rsidR="004438AA">
              <w:rPr>
                <w:rFonts w:ascii="Times New Roman" w:hAnsi="Times New Roman"/>
                <w:sz w:val="24"/>
                <w:szCs w:val="24"/>
                <w:vertAlign w:val="subscript"/>
              </w:rPr>
              <w:t>(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 w:rsidR="004438AA">
              <w:rPr>
                <w:rFonts w:ascii="Times New Roman" w:hAnsi="Times New Roman"/>
                <w:sz w:val="24"/>
                <w:szCs w:val="24"/>
                <w:vertAlign w:val="subscript"/>
              </w:rPr>
              <w:t>)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=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SE</w:t>
            </w:r>
            <w:r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B</w:t>
            </w:r>
            <w:r w:rsidR="004438AA">
              <w:rPr>
                <w:rFonts w:ascii="Times New Roman" w:hAnsi="Times New Roman"/>
                <w:sz w:val="24"/>
                <w:szCs w:val="24"/>
                <w:vertAlign w:val="subscript"/>
              </w:rPr>
              <w:t>(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 w:rsidR="004438AA">
              <w:rPr>
                <w:rFonts w:ascii="Times New Roman" w:hAnsi="Times New Roman"/>
                <w:sz w:val="24"/>
                <w:szCs w:val="24"/>
                <w:vertAlign w:val="subscript"/>
              </w:rPr>
              <w:t>)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 xml:space="preserve"> 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* SD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>/SD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</w:p>
        </w:tc>
      </w:tr>
      <w:tr w:rsidR="00D43958" w:rsidTr="002C45C4">
        <w:tc>
          <w:tcPr>
            <w:tcW w:w="2405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Brailean</w:t>
            </w:r>
            <w:proofErr w:type="spellEnd"/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et al. (2014)</w:t>
            </w:r>
          </w:p>
        </w:tc>
        <w:tc>
          <w:tcPr>
            <w:tcW w:w="536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yes</w:t>
            </w:r>
          </w:p>
        </w:tc>
        <w:tc>
          <w:tcPr>
            <w:tcW w:w="745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yes</w:t>
            </w:r>
          </w:p>
        </w:tc>
        <w:tc>
          <w:tcPr>
            <w:tcW w:w="2551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122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D43958" w:rsidTr="002C45C4">
        <w:tc>
          <w:tcPr>
            <w:tcW w:w="2405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Perrino</w:t>
            </w:r>
            <w:proofErr w:type="spellEnd"/>
            <w:r w:rsidRPr="00EE292E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 xml:space="preserve"> et al. (2008)</w:t>
            </w:r>
          </w:p>
        </w:tc>
        <w:tc>
          <w:tcPr>
            <w:tcW w:w="536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yes</w:t>
            </w:r>
          </w:p>
        </w:tc>
        <w:tc>
          <w:tcPr>
            <w:tcW w:w="745" w:type="dxa"/>
          </w:tcPr>
          <w:p w:rsidR="00D43958" w:rsidRPr="00EE292E" w:rsidRDefault="00EE292E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2551" w:type="dxa"/>
          </w:tcPr>
          <w:p w:rsidR="00D43958" w:rsidRPr="00EE292E" w:rsidRDefault="00D43958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β</w:t>
            </w:r>
            <w:r w:rsidRPr="00EE292E">
              <w:rPr>
                <w:rFonts w:ascii="Times New Roman" w:hAnsi="Times New Roman"/>
                <w:sz w:val="24"/>
                <w:szCs w:val="24"/>
              </w:rPr>
              <w:t xml:space="preserve"> and 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>p</w:t>
            </w:r>
          </w:p>
        </w:tc>
        <w:tc>
          <w:tcPr>
            <w:tcW w:w="3122" w:type="dxa"/>
          </w:tcPr>
          <w:p w:rsidR="00D43958" w:rsidRPr="00EE292E" w:rsidRDefault="004438AA" w:rsidP="00D43958">
            <w:pPr>
              <w:rPr>
                <w:rFonts w:ascii="Times New Roman" w:hAnsi="Times New Roman"/>
                <w:sz w:val="24"/>
                <w:szCs w:val="24"/>
              </w:rPr>
            </w:pPr>
            <w:r w:rsidRPr="00EE292E">
              <w:rPr>
                <w:rFonts w:ascii="Times New Roman" w:hAnsi="Times New Roman"/>
                <w:sz w:val="24"/>
                <w:szCs w:val="24"/>
              </w:rPr>
              <w:t>SE</w:t>
            </w:r>
            <w:r w:rsidRPr="00EE292E">
              <w:rPr>
                <w:rFonts w:ascii="Times New Roman" w:hAnsi="Times New Roman"/>
                <w:i/>
                <w:sz w:val="24"/>
                <w:szCs w:val="24"/>
                <w:vertAlign w:val="subscript"/>
              </w:rPr>
              <w:t>β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(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</w:rPr>
              <w:t>)</w:t>
            </w:r>
            <w:r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=</w:t>
            </w:r>
            <w:r w:rsidRPr="00EE292E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r w:rsidR="00D43958" w:rsidRPr="00EE292E">
              <w:rPr>
                <w:rFonts w:ascii="Times New Roman" w:hAnsi="Times New Roman"/>
                <w:i/>
                <w:sz w:val="24"/>
                <w:szCs w:val="24"/>
              </w:rPr>
              <w:t>β</w:t>
            </w:r>
            <w:r w:rsidR="00D43958" w:rsidRPr="00EE292E">
              <w:rPr>
                <w:rFonts w:ascii="Times New Roman" w:hAnsi="Times New Roman"/>
                <w:sz w:val="24"/>
                <w:szCs w:val="24"/>
                <w:vertAlign w:val="subscript"/>
              </w:rPr>
              <w:t>1&gt;2</w:t>
            </w:r>
            <w:r w:rsidR="00D43958" w:rsidRPr="00EE292E">
              <w:rPr>
                <w:rFonts w:ascii="Times New Roman" w:hAnsi="Times New Roman"/>
                <w:sz w:val="24"/>
                <w:szCs w:val="24"/>
              </w:rPr>
              <w:t>/ Z(</w:t>
            </w:r>
            <w:r w:rsidR="00D43958" w:rsidRPr="00EE292E">
              <w:rPr>
                <w:rFonts w:ascii="Times New Roman" w:hAnsi="Times New Roman"/>
                <w:i/>
                <w:sz w:val="24"/>
                <w:szCs w:val="24"/>
              </w:rPr>
              <w:t>p</w:t>
            </w:r>
            <w:r>
              <w:rPr>
                <w:rFonts w:ascii="Times New Roman" w:hAnsi="Times New Roman"/>
                <w:i/>
                <w:sz w:val="24"/>
                <w:szCs w:val="24"/>
              </w:rPr>
              <w:t>/2</w:t>
            </w:r>
            <w:r w:rsidR="00D43958" w:rsidRPr="00EE292E">
              <w:rPr>
                <w:rFonts w:ascii="Times New Roman" w:hAnsi="Times New Roman"/>
                <w:sz w:val="24"/>
                <w:szCs w:val="24"/>
              </w:rPr>
              <w:t>)</w:t>
            </w:r>
            <w:r w:rsidRPr="004438AA">
              <w:rPr>
                <w:rFonts w:ascii="Times New Roman" w:hAnsi="Times New Roman"/>
                <w:sz w:val="24"/>
                <w:szCs w:val="24"/>
                <w:vertAlign w:val="superscript"/>
              </w:rPr>
              <w:t>a</w:t>
            </w:r>
          </w:p>
        </w:tc>
      </w:tr>
    </w:tbl>
    <w:p w:rsidR="0042589B" w:rsidRPr="004438AA" w:rsidRDefault="004438AA">
      <w:pPr>
        <w:rPr>
          <w:rFonts w:ascii="Times New Roman" w:hAnsi="Times New Roman"/>
          <w:sz w:val="24"/>
          <w:szCs w:val="24"/>
        </w:rPr>
      </w:pPr>
      <w:proofErr w:type="spellStart"/>
      <w:r w:rsidRPr="004438AA">
        <w:rPr>
          <w:rFonts w:ascii="Times New Roman" w:hAnsi="Times New Roman"/>
          <w:sz w:val="24"/>
          <w:szCs w:val="24"/>
          <w:vertAlign w:val="superscript"/>
        </w:rPr>
        <w:t>a</w:t>
      </w:r>
      <w:r>
        <w:rPr>
          <w:rFonts w:ascii="Times New Roman" w:hAnsi="Times New Roman"/>
          <w:sz w:val="24"/>
          <w:szCs w:val="24"/>
        </w:rPr>
        <w:t>Assuming</w:t>
      </w:r>
      <w:proofErr w:type="spellEnd"/>
      <w:r>
        <w:rPr>
          <w:rFonts w:ascii="Times New Roman" w:hAnsi="Times New Roman"/>
          <w:sz w:val="24"/>
          <w:szCs w:val="24"/>
        </w:rPr>
        <w:t xml:space="preserve"> two-tailed tests were carried out</w:t>
      </w:r>
    </w:p>
    <w:p w:rsidR="00766B6B" w:rsidRPr="004438AA" w:rsidRDefault="00766B6B" w:rsidP="00766B6B">
      <w:pPr>
        <w:ind w:left="720"/>
        <w:rPr>
          <w:rFonts w:ascii="Times New Roman" w:hAnsi="Times New Roman"/>
          <w:sz w:val="24"/>
          <w:szCs w:val="24"/>
        </w:rPr>
      </w:pPr>
    </w:p>
    <w:p w:rsidR="004438AA" w:rsidRPr="004438AA" w:rsidRDefault="00766B6B" w:rsidP="004438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 w:val="24"/>
        </w:rPr>
      </w:pPr>
      <w:r w:rsidRPr="004438AA">
        <w:rPr>
          <w:rFonts w:ascii="Times New Roman" w:hAnsi="Times New Roman"/>
          <w:sz w:val="24"/>
          <w:szCs w:val="24"/>
        </w:rPr>
        <w:fldChar w:fldCharType="begin" w:fldLock="1"/>
      </w:r>
      <w:r w:rsidRPr="004438AA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4438AA">
        <w:rPr>
          <w:rFonts w:ascii="Times New Roman" w:hAnsi="Times New Roman"/>
          <w:sz w:val="24"/>
          <w:szCs w:val="24"/>
        </w:rPr>
        <w:fldChar w:fldCharType="separate"/>
      </w:r>
      <w:r w:rsidR="004438AA" w:rsidRPr="004438AA">
        <w:rPr>
          <w:rFonts w:ascii="Times New Roman" w:hAnsi="Times New Roman"/>
          <w:noProof/>
          <w:sz w:val="24"/>
          <w:szCs w:val="24"/>
        </w:rPr>
        <w:t xml:space="preserve">1. </w:t>
      </w:r>
      <w:r w:rsidR="004438AA" w:rsidRPr="004438AA">
        <w:rPr>
          <w:rFonts w:ascii="Times New Roman" w:hAnsi="Times New Roman"/>
          <w:noProof/>
          <w:sz w:val="24"/>
          <w:szCs w:val="24"/>
        </w:rPr>
        <w:tab/>
        <w:t xml:space="preserve">Bunce D, Batterham PJ, Mackinnon AJ, Christensen H. Depression, anxiety and cognition in community-dwelling adults aged 70 years and over. </w:t>
      </w:r>
      <w:r w:rsidR="004438AA" w:rsidRPr="004438AA">
        <w:rPr>
          <w:rFonts w:ascii="Times New Roman" w:hAnsi="Times New Roman"/>
          <w:i/>
          <w:iCs/>
          <w:noProof/>
          <w:sz w:val="24"/>
          <w:szCs w:val="24"/>
        </w:rPr>
        <w:t>J Psychiatr Res</w:t>
      </w:r>
      <w:r w:rsidR="004438AA" w:rsidRPr="004438AA">
        <w:rPr>
          <w:rFonts w:ascii="Times New Roman" w:hAnsi="Times New Roman"/>
          <w:noProof/>
          <w:sz w:val="24"/>
          <w:szCs w:val="24"/>
        </w:rPr>
        <w:t>. 2017;46(12):1662-1666. doi:10.1016/j.jpsychires.2012.08.023.</w:t>
      </w:r>
    </w:p>
    <w:p w:rsidR="00766B6B" w:rsidRDefault="00766B6B" w:rsidP="00766B6B">
      <w:pPr>
        <w:ind w:left="720"/>
      </w:pPr>
      <w:r w:rsidRPr="004438AA">
        <w:rPr>
          <w:rFonts w:ascii="Times New Roman" w:hAnsi="Times New Roman"/>
          <w:sz w:val="24"/>
          <w:szCs w:val="24"/>
        </w:rPr>
        <w:fldChar w:fldCharType="end"/>
      </w:r>
    </w:p>
    <w:sectPr w:rsidR="00766B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">
    <w:panose1 w:val="00000000000000000000"/>
    <w:charset w:val="86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">
    <w:altName w:val="Microsoft YaHei"/>
    <w:charset w:val="86"/>
    <w:family w:val="auto"/>
    <w:pitch w:val="variable"/>
    <w:sig w:usb0="00000000" w:usb1="38CF7CFA" w:usb2="00000016" w:usb3="00000000" w:csb0="0004000F" w:csb1="00000000"/>
  </w:font>
  <w:font w:name="等线 Light"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YytDAzNDMyMjQ0N7NU0lEKTi0uzszPAykwrwUAiYfnGCwAAAA="/>
  </w:docVars>
  <w:rsids>
    <w:rsidRoot w:val="00A700BC"/>
    <w:rsid w:val="00130414"/>
    <w:rsid w:val="00222FC7"/>
    <w:rsid w:val="002269D7"/>
    <w:rsid w:val="00252C57"/>
    <w:rsid w:val="002C45C4"/>
    <w:rsid w:val="003C2F4A"/>
    <w:rsid w:val="0042589B"/>
    <w:rsid w:val="004438AA"/>
    <w:rsid w:val="00487C89"/>
    <w:rsid w:val="004E5882"/>
    <w:rsid w:val="006A5440"/>
    <w:rsid w:val="006B2C0A"/>
    <w:rsid w:val="00705C55"/>
    <w:rsid w:val="00766B6B"/>
    <w:rsid w:val="008A699E"/>
    <w:rsid w:val="009221FA"/>
    <w:rsid w:val="009B6571"/>
    <w:rsid w:val="00A352EC"/>
    <w:rsid w:val="00A700BC"/>
    <w:rsid w:val="00B80937"/>
    <w:rsid w:val="00CA3064"/>
    <w:rsid w:val="00D27145"/>
    <w:rsid w:val="00D43958"/>
    <w:rsid w:val="00EE292E"/>
    <w:rsid w:val="00EF60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60E8"/>
    <w:pPr>
      <w:spacing w:after="200" w:line="276" w:lineRule="auto"/>
    </w:pPr>
    <w:rPr>
      <w:rFonts w:ascii="Calibri" w:eastAsia="DengXian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rsid w:val="003C2F4A"/>
  </w:style>
  <w:style w:type="character" w:customStyle="1" w:styleId="texhtml">
    <w:name w:val="texhtml"/>
    <w:rsid w:val="003C2F4A"/>
  </w:style>
  <w:style w:type="table" w:styleId="TableGrid">
    <w:name w:val="Table Grid"/>
    <w:basedOn w:val="TableNormal"/>
    <w:uiPriority w:val="39"/>
    <w:rsid w:val="004E588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60E8"/>
    <w:pPr>
      <w:spacing w:after="200" w:line="276" w:lineRule="auto"/>
    </w:pPr>
    <w:rPr>
      <w:rFonts w:ascii="Calibri" w:eastAsia="DengXian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rsid w:val="003C2F4A"/>
  </w:style>
  <w:style w:type="character" w:customStyle="1" w:styleId="texhtml">
    <w:name w:val="texhtml"/>
    <w:rsid w:val="003C2F4A"/>
  </w:style>
  <w:style w:type="table" w:styleId="TableGrid">
    <w:name w:val="Table Grid"/>
    <w:basedOn w:val="TableNormal"/>
    <w:uiPriority w:val="39"/>
    <w:rsid w:val="004E588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8D37473-D745-4185-AC7A-95974716D7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4</Pages>
  <Words>757</Words>
  <Characters>4317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3004065</dc:creator>
  <cp:keywords/>
  <dc:description/>
  <cp:lastModifiedBy>Junhong</cp:lastModifiedBy>
  <cp:revision>17</cp:revision>
  <dcterms:created xsi:type="dcterms:W3CDTF">2017-06-29T14:03:00Z</dcterms:created>
  <dcterms:modified xsi:type="dcterms:W3CDTF">2017-07-31T06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7d21843-307a-3f90-ae59-f3c571210466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csl.mendeley.com/styles/27368701/JBehMed</vt:lpwstr>
  </property>
  <property fmtid="{D5CDD505-2E9C-101B-9397-08002B2CF9AE}" pid="10" name="Mendeley Recent Style Name 2_1">
    <vt:lpwstr>American Psychological Association 6th edition - Junhong Yu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euroscience-and-biobehavioral-reviews</vt:lpwstr>
  </property>
  <property fmtid="{D5CDD505-2E9C-101B-9397-08002B2CF9AE}" pid="24" name="Mendeley Recent Style Name 9_1">
    <vt:lpwstr>Neuroscience and Biobehavioral Reviews</vt:lpwstr>
  </property>
</Properties>
</file>